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314A4FA" w14:textId="698215BA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itle</w:t>
      </w:r>
      <w:r w:rsidR="004E46BA" w:rsidRPr="007E12A4">
        <w:rPr>
          <w:rFonts w:ascii="Arial" w:hAnsi="Arial" w:cs="Arial"/>
          <w:sz w:val="24"/>
          <w:szCs w:val="24"/>
        </w:rPr>
        <w:t>: Mathematical model suggests current CAR-macrophage dosage is efficient to low pre-infusion tumour burden but refractory to high infusion tumour burden.</w:t>
      </w:r>
    </w:p>
    <w:p w14:paraId="2478E4F3" w14:textId="77777777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uthor:</w:t>
      </w:r>
      <w:r w:rsidRPr="007E12A4">
        <w:rPr>
          <w:rFonts w:ascii="Arial" w:hAnsi="Arial" w:cs="Arial"/>
          <w:sz w:val="24"/>
          <w:szCs w:val="24"/>
        </w:rPr>
        <w:t xml:space="preserve"> Shilian Xu</w:t>
      </w:r>
      <w:r w:rsidRPr="007E12A4">
        <w:rPr>
          <w:rFonts w:ascii="Arial" w:hAnsi="Arial" w:cs="Arial"/>
          <w:sz w:val="24"/>
          <w:szCs w:val="24"/>
          <w:vertAlign w:val="superscript"/>
        </w:rPr>
        <w:t>1,2,*</w:t>
      </w:r>
      <w:r w:rsidRPr="007E12A4">
        <w:rPr>
          <w:rFonts w:ascii="Arial" w:hAnsi="Arial" w:cs="Arial"/>
          <w:sz w:val="24"/>
          <w:szCs w:val="24"/>
        </w:rPr>
        <w:t>, Maoxuan Liu</w:t>
      </w:r>
      <w:r w:rsidRPr="007E12A4">
        <w:rPr>
          <w:rFonts w:ascii="Arial" w:hAnsi="Arial" w:cs="Arial"/>
          <w:sz w:val="24"/>
          <w:szCs w:val="24"/>
          <w:vertAlign w:val="superscript"/>
        </w:rPr>
        <w:t>3,*</w:t>
      </w:r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CF409F4" w14:textId="77777777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Affiliation:</w:t>
      </w:r>
      <w:r w:rsidRPr="007E12A4">
        <w:rPr>
          <w:rFonts w:ascii="Arial" w:hAnsi="Arial" w:cs="Arial"/>
          <w:sz w:val="24"/>
          <w:szCs w:val="24"/>
        </w:rPr>
        <w:t xml:space="preserve"> </w:t>
      </w:r>
      <w:r w:rsidRPr="007E12A4">
        <w:rPr>
          <w:rFonts w:ascii="Arial" w:hAnsi="Arial" w:cs="Arial"/>
          <w:sz w:val="24"/>
          <w:szCs w:val="24"/>
          <w:vertAlign w:val="superscript"/>
        </w:rPr>
        <w:t>1</w:t>
      </w:r>
      <w:r w:rsidRPr="007E12A4">
        <w:rPr>
          <w:rFonts w:ascii="Arial" w:hAnsi="Arial" w:cs="Arial"/>
          <w:sz w:val="24"/>
          <w:szCs w:val="24"/>
        </w:rPr>
        <w:t>Department of Environment and Genetics, School of Agriculture, Biomedicine and Environment, La Trobe University, Bundoora, Australia,</w:t>
      </w:r>
    </w:p>
    <w:p w14:paraId="492EC103" w14:textId="1B035289" w:rsidR="004E46BA" w:rsidRPr="007E12A4" w:rsidRDefault="004E46BA" w:rsidP="004E46BA">
      <w:pPr>
        <w:spacing w:line="24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2</w:t>
      </w:r>
      <w:r w:rsidRPr="007E12A4">
        <w:rPr>
          <w:rFonts w:ascii="Arial" w:hAnsi="Arial" w:cs="Arial"/>
          <w:sz w:val="24"/>
          <w:szCs w:val="24"/>
        </w:rPr>
        <w:t xml:space="preserve">Department of Mathematics and Statistics, La Trobe University, Bundoora, Australia, </w:t>
      </w:r>
    </w:p>
    <w:p w14:paraId="0B77681F" w14:textId="21AF7518" w:rsidR="00FE6A92" w:rsidRPr="007E12A4" w:rsidRDefault="004E46BA" w:rsidP="004E46BA">
      <w:pPr>
        <w:rPr>
          <w:rFonts w:ascii="Arial" w:hAnsi="Arial" w:cs="Arial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3</w:t>
      </w:r>
      <w:r w:rsidRPr="007E12A4">
        <w:rPr>
          <w:rFonts w:ascii="Arial" w:hAnsi="Arial" w:cs="Arial"/>
          <w:sz w:val="24"/>
          <w:szCs w:val="24"/>
        </w:rPr>
        <w:t>Guangdong Immune Cell Therapy Engineering and Technology Research Center, Center for Protein and Cell-Based Drugs, Institute of Biomedicine and Biotechnology, Shenzhen Institute of Advanced Technology, Chinese Academy of Sciences, Shenzhen 518055, China</w:t>
      </w:r>
    </w:p>
    <w:p w14:paraId="045D06F2" w14:textId="77777777" w:rsidR="004E46BA" w:rsidRPr="007E12A4" w:rsidRDefault="004E46BA" w:rsidP="004E46BA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  <w:vertAlign w:val="superscript"/>
        </w:rPr>
        <w:t>*</w:t>
      </w:r>
      <w:r w:rsidRPr="007E12A4">
        <w:rPr>
          <w:rFonts w:ascii="Arial" w:hAnsi="Arial" w:cs="Arial"/>
          <w:sz w:val="24"/>
          <w:szCs w:val="24"/>
        </w:rPr>
        <w:t xml:space="preserve">To whom correspondence may be addressed: </w:t>
      </w:r>
      <w:hyperlink r:id="rId5" w:history="1">
        <w:r w:rsidRPr="007E12A4">
          <w:rPr>
            <w:rStyle w:val="Hyperlink"/>
            <w:rFonts w:ascii="Arial" w:hAnsi="Arial" w:cs="Arial"/>
            <w:sz w:val="24"/>
            <w:szCs w:val="24"/>
          </w:rPr>
          <w:t>Shilian.Xu@latrobe.edu.au</w:t>
        </w:r>
      </w:hyperlink>
      <w:r w:rsidRPr="007E12A4">
        <w:rPr>
          <w:rFonts w:ascii="Arial" w:hAnsi="Arial" w:cs="Arial"/>
          <w:sz w:val="24"/>
          <w:szCs w:val="24"/>
        </w:rPr>
        <w:t xml:space="preserve">, </w:t>
      </w:r>
      <w:hyperlink r:id="rId6" w:history="1">
        <w:r w:rsidRPr="007E12A4">
          <w:rPr>
            <w:rStyle w:val="Hyperlink"/>
            <w:rFonts w:ascii="Arial" w:hAnsi="Arial" w:cs="Arial"/>
            <w:sz w:val="24"/>
            <w:szCs w:val="24"/>
          </w:rPr>
          <w:t>mx.liu@siat.ac.cn</w:t>
        </w:r>
      </w:hyperlink>
      <w:r w:rsidRPr="007E12A4">
        <w:rPr>
          <w:rFonts w:ascii="Arial" w:hAnsi="Arial" w:cs="Arial"/>
          <w:sz w:val="24"/>
          <w:szCs w:val="24"/>
        </w:rPr>
        <w:t xml:space="preserve"> </w:t>
      </w:r>
    </w:p>
    <w:p w14:paraId="421D7AB5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7FF93B41" w14:textId="77777777" w:rsidR="00FE6A92" w:rsidRPr="007E12A4" w:rsidRDefault="00FE6A92" w:rsidP="00FE6A92">
      <w:pPr>
        <w:spacing w:line="360" w:lineRule="auto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This pdf file includes:</w:t>
      </w:r>
    </w:p>
    <w:p w14:paraId="17633416" w14:textId="77777777" w:rsidR="00FE6A92" w:rsidRPr="007E12A4" w:rsidRDefault="00FE6A92" w:rsidP="00FE6A9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ab/>
        <w:t>Supplementary text</w:t>
      </w:r>
    </w:p>
    <w:p w14:paraId="53D1F30D" w14:textId="1289E24D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Figures S1 to S</w:t>
      </w:r>
      <w:r w:rsidR="00700B17">
        <w:rPr>
          <w:rFonts w:ascii="Arial" w:hAnsi="Arial" w:cs="Arial"/>
          <w:b/>
          <w:bCs/>
          <w:sz w:val="24"/>
          <w:szCs w:val="24"/>
        </w:rPr>
        <w:t>3</w:t>
      </w:r>
    </w:p>
    <w:p w14:paraId="3866295E" w14:textId="7530054F" w:rsidR="00FE6A92" w:rsidRPr="007E12A4" w:rsidRDefault="00FE6A92" w:rsidP="00FE6A92">
      <w:pPr>
        <w:spacing w:line="360" w:lineRule="auto"/>
        <w:ind w:firstLine="720"/>
        <w:rPr>
          <w:rFonts w:ascii="Arial" w:hAnsi="Arial" w:cs="Arial"/>
          <w:b/>
          <w:bCs/>
          <w:sz w:val="24"/>
          <w:szCs w:val="24"/>
        </w:rPr>
      </w:pPr>
      <w:r w:rsidRPr="007E12A4">
        <w:rPr>
          <w:rFonts w:ascii="Arial" w:hAnsi="Arial" w:cs="Arial"/>
          <w:b/>
          <w:bCs/>
          <w:sz w:val="24"/>
          <w:szCs w:val="24"/>
        </w:rPr>
        <w:t>Tables S1 to S</w:t>
      </w:r>
      <w:r w:rsidR="00A1756B" w:rsidRPr="007E12A4">
        <w:rPr>
          <w:rFonts w:ascii="Arial" w:hAnsi="Arial" w:cs="Arial"/>
          <w:b/>
          <w:bCs/>
          <w:sz w:val="24"/>
          <w:szCs w:val="24"/>
        </w:rPr>
        <w:t>6</w:t>
      </w:r>
    </w:p>
    <w:p w14:paraId="6D6CB0D2" w14:textId="77777777" w:rsidR="008D41D1" w:rsidRPr="007E12A4" w:rsidRDefault="008D41D1">
      <w:pPr>
        <w:rPr>
          <w:rFonts w:ascii="Arial" w:hAnsi="Arial" w:cs="Arial"/>
        </w:rPr>
      </w:pPr>
    </w:p>
    <w:p w14:paraId="4A4F505C" w14:textId="5FCAC791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7CDADBD8" w14:textId="77777777" w:rsidR="00FE6A92" w:rsidRPr="007E12A4" w:rsidRDefault="00FE6A92" w:rsidP="00FE6A92">
      <w:pPr>
        <w:spacing w:line="360" w:lineRule="auto"/>
        <w:rPr>
          <w:rFonts w:ascii="Arial" w:hAnsi="Arial" w:cs="Arial"/>
          <w:bCs/>
          <w:sz w:val="24"/>
          <w:szCs w:val="24"/>
        </w:rPr>
      </w:pPr>
      <w:r w:rsidRPr="007E12A4">
        <w:rPr>
          <w:rFonts w:ascii="Arial" w:hAnsi="Arial" w:cs="Arial"/>
          <w:b/>
          <w:sz w:val="24"/>
          <w:szCs w:val="24"/>
        </w:rPr>
        <w:lastRenderedPageBreak/>
        <w:t>Table of Contents</w:t>
      </w:r>
    </w:p>
    <w:p w14:paraId="7330FADB" w14:textId="78BB7C69" w:rsidR="00FE6A92" w:rsidRPr="007E12A4" w:rsidRDefault="004E46BA" w:rsidP="00FE6A92">
      <w:pPr>
        <w:pStyle w:val="ListParagraph"/>
        <w:numPr>
          <w:ilvl w:val="0"/>
          <w:numId w:val="1"/>
        </w:numPr>
        <w:spacing w:after="80" w:line="240" w:lineRule="auto"/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Parameter estimation</w:t>
      </w:r>
    </w:p>
    <w:p w14:paraId="216E9AC6" w14:textId="77777777" w:rsidR="00A1756B" w:rsidRPr="007E12A4" w:rsidRDefault="00A1756B" w:rsidP="00A1756B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Estimation of Raji growth kinetics in absence of CAR macrophage/ macrophage</w:t>
      </w:r>
    </w:p>
    <w:p w14:paraId="6C196E2A" w14:textId="77777777" w:rsidR="00476903" w:rsidRPr="007E12A4" w:rsidRDefault="002E409A" w:rsidP="00476903">
      <w:pPr>
        <w:pStyle w:val="ListParagraph"/>
        <w:numPr>
          <w:ilvl w:val="1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>Estimation of CAR-macrophage/ macrophage killing parameter with unsaturated killing model, semi-saturated killing model and saturated killing model</w:t>
      </w:r>
    </w:p>
    <w:p w14:paraId="20E6CF77" w14:textId="75864F10" w:rsidR="00476903" w:rsidRPr="007E12A4" w:rsidRDefault="00476903" w:rsidP="00476903">
      <w:pPr>
        <w:pStyle w:val="ListParagraph"/>
        <w:numPr>
          <w:ilvl w:val="0"/>
          <w:numId w:val="1"/>
        </w:numPr>
        <w:rPr>
          <w:rFonts w:ascii="Arial" w:hAnsi="Arial" w:cs="Arial"/>
          <w:bCs/>
          <w:sz w:val="19"/>
          <w:szCs w:val="19"/>
        </w:rPr>
      </w:pPr>
      <w:r w:rsidRPr="007E12A4">
        <w:rPr>
          <w:rFonts w:ascii="Arial" w:hAnsi="Arial" w:cs="Arial"/>
          <w:bCs/>
          <w:sz w:val="19"/>
          <w:szCs w:val="19"/>
        </w:rPr>
        <w:t xml:space="preserve">CAR-macrophage kinetics with Raji cell </w:t>
      </w:r>
    </w:p>
    <w:p w14:paraId="0156DFF8" w14:textId="77777777" w:rsidR="00FE6A92" w:rsidRPr="007E12A4" w:rsidRDefault="00FE6A92">
      <w:pPr>
        <w:rPr>
          <w:rFonts w:ascii="Arial" w:hAnsi="Arial" w:cs="Arial"/>
        </w:rPr>
      </w:pPr>
    </w:p>
    <w:p w14:paraId="4B499550" w14:textId="60F20D7B" w:rsidR="00FE6A92" w:rsidRPr="007E12A4" w:rsidRDefault="00FE6A92">
      <w:pPr>
        <w:rPr>
          <w:rFonts w:ascii="Arial" w:hAnsi="Arial" w:cs="Arial"/>
        </w:rPr>
      </w:pPr>
      <w:r w:rsidRPr="007E12A4">
        <w:rPr>
          <w:rFonts w:ascii="Arial" w:hAnsi="Arial" w:cs="Arial"/>
        </w:rPr>
        <w:br w:type="page"/>
      </w:r>
    </w:p>
    <w:p w14:paraId="20341A7B" w14:textId="202C0499" w:rsidR="00FE6A92" w:rsidRPr="007E12A4" w:rsidRDefault="004E46BA" w:rsidP="00FE6A92">
      <w:pPr>
        <w:pStyle w:val="ListParagraph"/>
        <w:numPr>
          <w:ilvl w:val="0"/>
          <w:numId w:val="2"/>
        </w:numPr>
        <w:spacing w:after="0" w:line="360" w:lineRule="auto"/>
        <w:ind w:left="284" w:hanging="284"/>
        <w:rPr>
          <w:rFonts w:ascii="Arial" w:hAnsi="Arial" w:cs="Arial"/>
          <w:b/>
          <w:bCs/>
          <w:sz w:val="28"/>
          <w:szCs w:val="28"/>
        </w:rPr>
      </w:pPr>
      <w:r w:rsidRPr="007E12A4">
        <w:rPr>
          <w:rFonts w:ascii="Arial" w:hAnsi="Arial" w:cs="Arial"/>
          <w:b/>
          <w:bCs/>
          <w:sz w:val="28"/>
          <w:szCs w:val="28"/>
        </w:rPr>
        <w:lastRenderedPageBreak/>
        <w:t>Parameter estimation</w:t>
      </w:r>
    </w:p>
    <w:p w14:paraId="09E89164" w14:textId="7D276813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 xml:space="preserve">In this </w:t>
      </w:r>
      <w:r w:rsidR="004E46BA" w:rsidRPr="007E12A4">
        <w:rPr>
          <w:rFonts w:ascii="Arial" w:hAnsi="Arial" w:cs="Arial"/>
          <w:sz w:val="24"/>
          <w:szCs w:val="24"/>
        </w:rPr>
        <w:t xml:space="preserve">section, we will </w:t>
      </w:r>
      <w:r w:rsidR="00301C6C" w:rsidRPr="007E12A4">
        <w:rPr>
          <w:rFonts w:ascii="Arial" w:hAnsi="Arial" w:cs="Arial"/>
          <w:sz w:val="24"/>
          <w:szCs w:val="24"/>
        </w:rPr>
        <w:t>first describe the estimation of Raji growth kinetics in absence of CAR macrophage/ macrophage with logistic model (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System 1, Methods</w:t>
      </w:r>
      <w:r w:rsidR="00301C6C" w:rsidRPr="007E12A4">
        <w:rPr>
          <w:rFonts w:ascii="Arial" w:hAnsi="Arial" w:cs="Arial"/>
          <w:sz w:val="24"/>
          <w:szCs w:val="24"/>
        </w:rPr>
        <w:t xml:space="preserve">). Next, we </w:t>
      </w:r>
      <w:r w:rsidRPr="007E12A4">
        <w:rPr>
          <w:rFonts w:ascii="Arial" w:hAnsi="Arial" w:cs="Arial"/>
          <w:sz w:val="24"/>
          <w:szCs w:val="24"/>
        </w:rPr>
        <w:t xml:space="preserve">describe the estimation of CAR </w:t>
      </w:r>
      <w:r w:rsidR="00301C6C" w:rsidRPr="007E12A4">
        <w:rPr>
          <w:rFonts w:ascii="Arial" w:hAnsi="Arial" w:cs="Arial"/>
          <w:sz w:val="24"/>
          <w:szCs w:val="24"/>
        </w:rPr>
        <w:t>macrophage killing</w:t>
      </w:r>
      <w:r w:rsidRPr="007E12A4">
        <w:rPr>
          <w:rFonts w:ascii="Arial" w:hAnsi="Arial" w:cs="Arial"/>
          <w:sz w:val="24"/>
          <w:szCs w:val="24"/>
        </w:rPr>
        <w:t xml:space="preserve"> parameter with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killing model (System 2, Methods),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semi-saturated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killi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Raji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3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, Methods), semi-saturated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killi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with increase of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CAR macrophage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cell concentration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, Methods), saturated 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killi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model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5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 xml:space="preserve"> and saturated killing model with extra macrophage death (System </w:t>
      </w:r>
      <w:r w:rsidR="00EF62E9" w:rsidRPr="007E12A4">
        <w:rPr>
          <w:rFonts w:ascii="Arial" w:hAnsi="Arial" w:cs="Arial"/>
          <w:color w:val="000000" w:themeColor="text1"/>
          <w:sz w:val="24"/>
          <w:szCs w:val="24"/>
        </w:rPr>
        <w:t>6</w:t>
      </w:r>
      <w:r w:rsidR="00301C6C" w:rsidRPr="007E12A4">
        <w:rPr>
          <w:rFonts w:ascii="Arial" w:hAnsi="Arial" w:cs="Arial"/>
          <w:color w:val="000000" w:themeColor="text1"/>
          <w:sz w:val="24"/>
          <w:szCs w:val="24"/>
        </w:rPr>
        <w:t>, Methods)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</w:p>
    <w:p w14:paraId="3A1E5F5A" w14:textId="77777777" w:rsidR="00FE6A92" w:rsidRPr="007E12A4" w:rsidRDefault="00FE6A92" w:rsidP="00FE6A92">
      <w:pPr>
        <w:rPr>
          <w:rFonts w:ascii="Arial" w:hAnsi="Arial" w:cs="Arial"/>
          <w:sz w:val="24"/>
          <w:szCs w:val="24"/>
        </w:rPr>
      </w:pPr>
    </w:p>
    <w:p w14:paraId="3A3CD81D" w14:textId="4B50B2C3" w:rsidR="00FE6A92" w:rsidRPr="007E12A4" w:rsidRDefault="00471D69" w:rsidP="00FE6A92">
      <w:pPr>
        <w:pStyle w:val="ListParagraph"/>
        <w:numPr>
          <w:ilvl w:val="1"/>
          <w:numId w:val="2"/>
        </w:num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E</w:t>
      </w:r>
      <w:r w:rsidR="00301C6C" w:rsidRPr="007E12A4">
        <w:rPr>
          <w:rFonts w:ascii="Arial" w:hAnsi="Arial" w:cs="Arial"/>
          <w:sz w:val="24"/>
          <w:szCs w:val="24"/>
        </w:rPr>
        <w:t>stimation of Raji growth kinetics in absence of CAR macrophage/ macrophage</w:t>
      </w:r>
    </w:p>
    <w:p w14:paraId="27B96AD2" w14:textId="56D9E46E" w:rsidR="00C30E20" w:rsidRPr="007E12A4" w:rsidRDefault="00EF62E9" w:rsidP="00C30E20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In this section, we fit logistic model to Raji proliferation assay data provided in Reference</w:t>
      </w:r>
      <w:r w:rsidR="006F7710" w:rsidRPr="007E12A4">
        <w:rPr>
          <w:rFonts w:ascii="Arial" w:hAnsi="Arial" w:cs="Arial"/>
          <w:sz w:val="24"/>
          <w:szCs w:val="24"/>
        </w:rPr>
        <w:t xml:space="preserve"> </w: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sz w:val="24"/>
          <w:szCs w:val="24"/>
        </w:rPr>
        <w:fldChar w:fldCharType="begin">
          <w:fldData xml:space="preserve">PEVuZE5vdGU+PENpdGU+PEF1dGhvcj5XYW5nPC9BdXRob3I+PFllYXI+MjAwNDwvWWVhcj48UmVj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</w:fldData>
        </w:fldChar>
      </w:r>
      <w:r w:rsidR="006F7710" w:rsidRPr="007E12A4">
        <w:rPr>
          <w:rFonts w:ascii="Arial" w:hAnsi="Arial" w:cs="Arial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="006F7710" w:rsidRPr="007E12A4">
        <w:rPr>
          <w:rFonts w:ascii="Arial" w:hAnsi="Arial" w:cs="Arial"/>
          <w:sz w:val="24"/>
          <w:szCs w:val="24"/>
        </w:rPr>
      </w:r>
      <w:r w:rsidR="006F7710" w:rsidRPr="007E12A4">
        <w:rPr>
          <w:rFonts w:ascii="Arial" w:hAnsi="Arial" w:cs="Arial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sz w:val="24"/>
          <w:szCs w:val="24"/>
        </w:rPr>
        <w:t>[1]</w:t>
      </w:r>
      <w:r w:rsidR="006F7710" w:rsidRPr="007E12A4">
        <w:rPr>
          <w:rFonts w:ascii="Arial" w:hAnsi="Arial" w:cs="Arial"/>
          <w:sz w:val="24"/>
          <w:szCs w:val="24"/>
        </w:rPr>
        <w:fldChar w:fldCharType="end"/>
      </w:r>
      <w:r w:rsidRPr="007E12A4">
        <w:rPr>
          <w:rFonts w:ascii="Arial" w:hAnsi="Arial" w:cs="Arial"/>
          <w:sz w:val="24"/>
          <w:szCs w:val="24"/>
        </w:rPr>
        <w:t xml:space="preserve">. </w:t>
      </w:r>
      <w:r w:rsidR="00C30E20" w:rsidRPr="007E12A4">
        <w:rPr>
          <w:rFonts w:ascii="Arial" w:hAnsi="Arial" w:cs="Arial"/>
          <w:sz w:val="24"/>
          <w:szCs w:val="24"/>
        </w:rPr>
        <w:t xml:space="preserve"> We found that per capita growth rate </w:t>
      </w:r>
      <m:oMath>
        <m:r>
          <w:rPr>
            <w:rFonts w:ascii="Cambria Math" w:hAnsi="Cambria Math" w:cs="Arial"/>
            <w:sz w:val="24"/>
            <w:szCs w:val="24"/>
          </w:rPr>
          <m:t>ρ</m:t>
        </m:r>
        <m:r>
          <w:rPr>
            <w:rFonts w:ascii="Cambria Math" w:eastAsiaTheme="minorEastAsia" w:hAnsi="Cambria Math" w:cs="Arial"/>
            <w:sz w:val="24"/>
            <w:szCs w:val="24"/>
          </w:rPr>
          <m:t>=0.9</m:t>
        </m:r>
      </m:oMath>
      <w:r w:rsidR="00714847" w:rsidRPr="007E12A4">
        <w:rPr>
          <w:rFonts w:ascii="Arial" w:eastAsiaTheme="minorEastAsia" w:hAnsi="Arial" w:cs="Arial"/>
          <w:iCs/>
          <w:sz w:val="24"/>
          <w:szCs w:val="24"/>
        </w:rPr>
        <w:t>,</w:t>
      </w:r>
      <w:r w:rsidR="00C30E20" w:rsidRPr="007E12A4">
        <w:rPr>
          <w:rFonts w:ascii="Arial" w:eastAsiaTheme="minorEastAsia" w:hAnsi="Arial" w:cs="Arial"/>
          <w:iCs/>
          <w:sz w:val="24"/>
          <w:szCs w:val="24"/>
        </w:rPr>
        <w:t xml:space="preserve"> maximum Raji capacity </w:t>
      </w:r>
      <m:oMath>
        <m:r>
          <w:rPr>
            <w:rFonts w:ascii="Cambria Math" w:hAnsi="Cambria Math" w:cs="Arial"/>
            <w:sz w:val="24"/>
            <w:szCs w:val="24"/>
          </w:rPr>
          <m:t>K=7.31×</m:t>
        </m:r>
        <m:sSup>
          <m:sSupPr>
            <m:ctrlPr>
              <w:rPr>
                <w:rFonts w:ascii="Cambria Math" w:hAnsi="Cambria Math" w:cs="Arial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Arial"/>
                <w:sz w:val="24"/>
                <w:szCs w:val="24"/>
              </w:rPr>
              <m:t>10</m:t>
            </m:r>
          </m:e>
          <m:sup>
            <m:r>
              <w:rPr>
                <w:rFonts w:ascii="Cambria Math" w:hAnsi="Cambria Math" w:cs="Arial"/>
                <w:sz w:val="24"/>
                <w:szCs w:val="24"/>
              </w:rPr>
              <m:t>6</m:t>
            </m:r>
          </m:sup>
        </m:sSup>
      </m:oMath>
      <w:r w:rsidR="00714847" w:rsidRPr="007E12A4">
        <w:rPr>
          <w:rFonts w:ascii="Arial" w:hAnsi="Arial" w:cs="Arial"/>
          <w:sz w:val="24"/>
          <w:szCs w:val="24"/>
        </w:rPr>
        <w:t xml:space="preserve"> and sum of squared error </w:t>
      </w:r>
      <m:oMath>
        <m:r>
          <w:rPr>
            <w:rFonts w:ascii="Cambria Math" w:hAnsi="Cambria Math" w:cs="Arial"/>
            <w:sz w:val="24"/>
            <w:szCs w:val="24"/>
          </w:rPr>
          <m:t>K=0.0523</m:t>
        </m:r>
      </m:oMath>
      <w:r w:rsidR="003972D4" w:rsidRPr="007E12A4">
        <w:rPr>
          <w:rFonts w:ascii="Arial" w:eastAsiaTheme="minorEastAsia" w:hAnsi="Arial" w:cs="Arial"/>
          <w:sz w:val="24"/>
          <w:szCs w:val="24"/>
        </w:rPr>
        <w:t xml:space="preserve"> (Cells/ ml/day)</w:t>
      </w:r>
      <w:r w:rsidR="00714847" w:rsidRPr="007E12A4">
        <w:rPr>
          <w:rFonts w:ascii="Arial" w:eastAsiaTheme="minorEastAsia" w:hAnsi="Arial" w:cs="Arial"/>
          <w:sz w:val="24"/>
          <w:szCs w:val="24"/>
        </w:rPr>
        <w:t>. The fitted curve is shown in Fig.S1.</w:t>
      </w:r>
    </w:p>
    <w:p w14:paraId="02020016" w14:textId="159DD783" w:rsidR="00714847" w:rsidRPr="007E12A4" w:rsidRDefault="00395C5A" w:rsidP="00395C5A">
      <w:pPr>
        <w:jc w:val="center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4C59DBB6" wp14:editId="539FFD4F">
            <wp:extent cx="2988000" cy="2520000"/>
            <wp:effectExtent l="0" t="0" r="3175" b="0"/>
            <wp:docPr id="1719357855" name="Picture 1" descr="A graph of a number of cell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9357855" name="Picture 1" descr="A graph of a number of cells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88000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4AFAA4" w14:textId="27DF7C7F" w:rsidR="00714847" w:rsidRPr="007E12A4" w:rsidRDefault="00714847" w:rsidP="00714847">
      <w:pPr>
        <w:rPr>
          <w:rFonts w:ascii="Arial" w:hAnsi="Arial" w:cs="Arial"/>
          <w:sz w:val="20"/>
          <w:szCs w:val="20"/>
        </w:rPr>
      </w:pPr>
      <w:r w:rsidRPr="007E12A4">
        <w:rPr>
          <w:rFonts w:ascii="Arial" w:hAnsi="Arial" w:cs="Arial"/>
          <w:b/>
          <w:bCs/>
          <w:color w:val="000000" w:themeColor="text1"/>
        </w:rPr>
        <w:t xml:space="preserve">Figure </w:t>
      </w:r>
      <w:r w:rsidR="00BF67AF">
        <w:rPr>
          <w:rFonts w:ascii="Arial" w:hAnsi="Arial" w:cs="Arial"/>
          <w:b/>
          <w:bCs/>
          <w:color w:val="000000" w:themeColor="text1"/>
        </w:rPr>
        <w:t>1</w:t>
      </w:r>
      <w:r w:rsidRPr="007E12A4">
        <w:rPr>
          <w:rFonts w:ascii="Arial" w:hAnsi="Arial" w:cs="Arial"/>
          <w:b/>
          <w:bCs/>
          <w:color w:val="000000" w:themeColor="text1"/>
        </w:rPr>
        <w:t>.</w:t>
      </w:r>
      <w:r w:rsidRPr="007E12A4">
        <w:rPr>
          <w:rFonts w:ascii="Arial" w:hAnsi="Arial" w:cs="Arial"/>
          <w:color w:val="000000" w:themeColor="text1"/>
        </w:rPr>
        <w:t xml:space="preserve"> </w:t>
      </w:r>
      <w:r w:rsidRPr="007E12A4">
        <w:rPr>
          <w:rFonts w:ascii="Arial" w:hAnsi="Arial" w:cs="Arial"/>
          <w:b/>
          <w:bCs/>
          <w:color w:val="000000"/>
        </w:rPr>
        <w:t xml:space="preserve">Fitted curve of Raji proliferation assay data provided in Reference (1). </w:t>
      </w:r>
      <w:r w:rsidRPr="007E12A4">
        <w:rPr>
          <w:rFonts w:ascii="Arial" w:hAnsi="Arial" w:cs="Arial"/>
          <w:sz w:val="20"/>
          <w:szCs w:val="20"/>
        </w:rPr>
        <w:t xml:space="preserve">Red cycle is experiment data, and blue point and curve is </w:t>
      </w:r>
      <w:r w:rsidR="00AB074E" w:rsidRPr="007E12A4">
        <w:rPr>
          <w:rFonts w:ascii="Arial" w:hAnsi="Arial" w:cs="Arial"/>
          <w:sz w:val="20"/>
          <w:szCs w:val="20"/>
        </w:rPr>
        <w:t xml:space="preserve">estimated value. </w:t>
      </w:r>
    </w:p>
    <w:p w14:paraId="1EADF700" w14:textId="77777777" w:rsidR="00AB074E" w:rsidRPr="007E12A4" w:rsidRDefault="00AB074E" w:rsidP="00714847">
      <w:pPr>
        <w:rPr>
          <w:rFonts w:ascii="Arial" w:hAnsi="Arial" w:cs="Arial"/>
          <w:sz w:val="20"/>
          <w:szCs w:val="20"/>
        </w:rPr>
      </w:pPr>
    </w:p>
    <w:p w14:paraId="241A03A3" w14:textId="77777777" w:rsidR="00AB074E" w:rsidRPr="007E12A4" w:rsidRDefault="00AB074E" w:rsidP="00714847">
      <w:pPr>
        <w:rPr>
          <w:rFonts w:ascii="Arial" w:hAnsi="Arial" w:cs="Arial"/>
          <w:sz w:val="20"/>
          <w:szCs w:val="20"/>
        </w:rPr>
      </w:pPr>
    </w:p>
    <w:p w14:paraId="747DCFB3" w14:textId="3A0B7956" w:rsidR="00294076" w:rsidRPr="007E12A4" w:rsidRDefault="00AB074E" w:rsidP="00294076">
      <w:pPr>
        <w:pStyle w:val="ListParagraph"/>
        <w:numPr>
          <w:ilvl w:val="1"/>
          <w:numId w:val="2"/>
        </w:num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sz w:val="24"/>
          <w:szCs w:val="24"/>
        </w:rPr>
        <w:t xml:space="preserve">Estimation of </w:t>
      </w:r>
      <w:r w:rsidR="00A1756B" w:rsidRPr="007E12A4">
        <w:rPr>
          <w:rFonts w:ascii="Arial" w:hAnsi="Arial" w:cs="Arial"/>
          <w:sz w:val="24"/>
          <w:szCs w:val="24"/>
        </w:rPr>
        <w:t>CAR-macrophage/ macrophage killing parameter with un</w:t>
      </w:r>
      <w:r w:rsidR="002E409A" w:rsidRPr="007E12A4">
        <w:rPr>
          <w:rFonts w:ascii="Arial" w:hAnsi="Arial" w:cs="Arial"/>
          <w:sz w:val="24"/>
          <w:szCs w:val="24"/>
        </w:rPr>
        <w:t xml:space="preserve">saturated killing model, </w:t>
      </w:r>
      <w:r w:rsidR="002E409A" w:rsidRPr="007E12A4">
        <w:rPr>
          <w:rFonts w:ascii="Arial" w:hAnsi="Arial" w:cs="Arial"/>
          <w:color w:val="000000" w:themeColor="text1"/>
          <w:sz w:val="24"/>
          <w:szCs w:val="24"/>
        </w:rPr>
        <w:t>semi-saturated killing model and saturated killing model</w:t>
      </w:r>
    </w:p>
    <w:p w14:paraId="45F93B54" w14:textId="735F9D6C" w:rsidR="0025710F" w:rsidRPr="007E12A4" w:rsidRDefault="00294076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In this section, we will describe the estimation of CAR</w:t>
      </w:r>
      <w:r w:rsidR="0005695C" w:rsidRPr="007E12A4">
        <w:rPr>
          <w:rFonts w:ascii="Arial" w:hAnsi="Arial" w:cs="Arial"/>
          <w:sz w:val="24"/>
          <w:szCs w:val="24"/>
        </w:rPr>
        <w:t>-</w:t>
      </w:r>
      <w:r w:rsidRPr="007E12A4">
        <w:rPr>
          <w:rFonts w:ascii="Arial" w:hAnsi="Arial" w:cs="Arial"/>
          <w:sz w:val="24"/>
          <w:szCs w:val="24"/>
        </w:rPr>
        <w:t xml:space="preserve">macrophage killing parameter with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unsaturated killing model (System 2, 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killing model with increase of Raji cell concentration (System 3, 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), semi-saturated killing model with increase of CAR macrophage concentration (System 4, 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), saturated killing model (System 5, 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) and saturated killing model with extra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lastRenderedPageBreak/>
        <w:t xml:space="preserve">macrophage death (System 6, 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). </w:t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 xml:space="preserve">Reference 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begin">
          <w:fldData xml:space="preserve">PEVuZE5vdGU+PENpdGU+PEF1dGhvcj5MaXU8L0F1dGhvcj48WWVhcj4yMDIyPC9ZZWFyPjxSZWNO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</w:fldData>
        </w:fldCha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instrText xml:space="preserve"> ADDIN EN.CITE.DATA </w:instrText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</w:r>
      <w:r w:rsidR="006F7710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  <w:noProof/>
          <w:color w:val="000000" w:themeColor="text1"/>
          <w:sz w:val="24"/>
          <w:szCs w:val="24"/>
        </w:rPr>
        <w:t>[2]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fldChar w:fldCharType="end"/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 xml:space="preserve"> provide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t>d</w:t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 xml:space="preserve"> three biological replicates</w:t>
      </w:r>
      <w:r w:rsidR="0005695C" w:rsidRPr="007E12A4">
        <w:rPr>
          <w:rFonts w:ascii="Arial" w:hAnsi="Arial" w:cs="Arial"/>
          <w:color w:val="000000" w:themeColor="text1"/>
          <w:sz w:val="24"/>
          <w:szCs w:val="24"/>
        </w:rPr>
        <w:t xml:space="preserve"> of </w:t>
      </w:r>
      <w:r w:rsidR="0005695C" w:rsidRPr="007E12A4">
        <w:rPr>
          <w:rFonts w:ascii="Arial" w:hAnsi="Arial" w:cs="Arial"/>
          <w:sz w:val="24"/>
          <w:szCs w:val="24"/>
        </w:rPr>
        <w:t>CAR-macrophage cytotoxicity assay data</w:t>
      </w:r>
      <w:r w:rsidR="0025710F" w:rsidRPr="007E12A4">
        <w:rPr>
          <w:rFonts w:ascii="Arial" w:hAnsi="Arial" w:cs="Arial"/>
          <w:color w:val="000000" w:themeColor="text1"/>
          <w:sz w:val="24"/>
          <w:szCs w:val="24"/>
        </w:rPr>
        <w:t>, and we used their geometric mean as fourth biological replicates.</w:t>
      </w:r>
    </w:p>
    <w:p w14:paraId="67B88992" w14:textId="2C76AF82" w:rsidR="003972D4" w:rsidRPr="007E12A4" w:rsidRDefault="0025710F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irst,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fitted parameter</w:t>
      </w:r>
      <w:r w:rsidR="0047307B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sum of squared error (SSE)</w:t>
      </w:r>
      <w:r w:rsidR="0047307B" w:rsidRPr="007E12A4">
        <w:rPr>
          <w:rFonts w:ascii="Arial" w:hAnsi="Arial" w:cs="Arial"/>
          <w:color w:val="000000" w:themeColor="text1"/>
          <w:sz w:val="24"/>
          <w:szCs w:val="24"/>
        </w:rPr>
        <w:t>, Akaike information criterion (AIC) and modified Akaike information criterion (AICc)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of unsaturated killing model are given in Table S1. </w:t>
      </w:r>
    </w:p>
    <w:p w14:paraId="3375E96B" w14:textId="39F78AFA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1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Estimated parameters of CAR</w:t>
      </w:r>
      <w:r w:rsidR="0078602B" w:rsidRPr="007E12A4">
        <w:rPr>
          <w:rFonts w:ascii="Arial" w:hAnsi="Arial" w:cs="Arial"/>
          <w:color w:val="000000" w:themeColor="text1"/>
          <w:sz w:val="24"/>
          <w:szCs w:val="24"/>
        </w:rPr>
        <w:t>-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killing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using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unsaturated killing mode (System 2</w:t>
      </w:r>
      <w:r w:rsidR="0078602B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3972D4" w:rsidRPr="007E12A4" w14:paraId="41A75699" w14:textId="77777777" w:rsidTr="0078602B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D34A8CB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83C5E24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EF48895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6289F8F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1F7E0C37" w14:textId="77777777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3972D4" w:rsidRPr="007E12A4" w14:paraId="25C53B84" w14:textId="77777777" w:rsidTr="0078602B">
        <w:tc>
          <w:tcPr>
            <w:tcW w:w="1803" w:type="dxa"/>
            <w:tcBorders>
              <w:top w:val="single" w:sz="4" w:space="0" w:color="auto"/>
            </w:tcBorders>
          </w:tcPr>
          <w:p w14:paraId="3161C263" w14:textId="77777777" w:rsidR="003972D4" w:rsidRPr="007E12A4" w:rsidRDefault="003972D4" w:rsidP="00A41729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k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BB20366" w14:textId="37FD17BD" w:rsidR="003972D4" w:rsidRPr="007E12A4" w:rsidRDefault="003972D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7393567" w14:textId="4BFBA442" w:rsidR="003972D4" w:rsidRPr="007E12A4" w:rsidRDefault="002E207B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56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38C25FA0" w14:textId="6B59CFC2" w:rsidR="003972D4" w:rsidRPr="007E12A4" w:rsidRDefault="00A066DC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6161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DB413D" w14:textId="318B7921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74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D6278E8" w14:textId="5886DBDE" w:rsidR="003972D4" w:rsidRPr="007E12A4" w:rsidRDefault="00F320B1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1344</w:t>
            </w:r>
          </w:p>
        </w:tc>
      </w:tr>
      <w:tr w:rsidR="0051625C" w:rsidRPr="007E12A4" w14:paraId="6B074FCB" w14:textId="77777777" w:rsidTr="0078602B">
        <w:tc>
          <w:tcPr>
            <w:tcW w:w="1803" w:type="dxa"/>
          </w:tcPr>
          <w:p w14:paraId="70F27DA4" w14:textId="609B43D8" w:rsidR="0051625C" w:rsidRPr="007E12A4" w:rsidRDefault="0051625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21CAE960" w14:textId="52D93091" w:rsidR="0051625C" w:rsidRPr="007E12A4" w:rsidRDefault="002E2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61.9056</w:t>
            </w:r>
          </w:p>
        </w:tc>
        <w:tc>
          <w:tcPr>
            <w:tcW w:w="1803" w:type="dxa"/>
            <w:vAlign w:val="bottom"/>
          </w:tcPr>
          <w:p w14:paraId="0067D7D4" w14:textId="38614658" w:rsidR="0051625C" w:rsidRPr="007E12A4" w:rsidRDefault="00A066DC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49.8902</w:t>
            </w:r>
          </w:p>
        </w:tc>
        <w:tc>
          <w:tcPr>
            <w:tcW w:w="1803" w:type="dxa"/>
            <w:vAlign w:val="bottom"/>
          </w:tcPr>
          <w:p w14:paraId="2ACF8C3A" w14:textId="16C99218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57.5007</w:t>
            </w:r>
          </w:p>
        </w:tc>
        <w:tc>
          <w:tcPr>
            <w:tcW w:w="1804" w:type="dxa"/>
            <w:vAlign w:val="bottom"/>
          </w:tcPr>
          <w:p w14:paraId="774346FD" w14:textId="1D6EC14D" w:rsidR="0051625C" w:rsidRPr="007E12A4" w:rsidRDefault="00F320B1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94.2628</w:t>
            </w:r>
          </w:p>
        </w:tc>
      </w:tr>
      <w:tr w:rsidR="0047307B" w:rsidRPr="007E12A4" w14:paraId="3D192553" w14:textId="77777777" w:rsidTr="0078602B">
        <w:tc>
          <w:tcPr>
            <w:tcW w:w="1803" w:type="dxa"/>
          </w:tcPr>
          <w:p w14:paraId="3489A323" w14:textId="2E2D0BB8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1F4435B5" w14:textId="655A23CB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793   </w:t>
            </w:r>
          </w:p>
        </w:tc>
        <w:tc>
          <w:tcPr>
            <w:tcW w:w="1803" w:type="dxa"/>
            <w:vAlign w:val="bottom"/>
          </w:tcPr>
          <w:p w14:paraId="16CD18E1" w14:textId="4D1276F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6886   </w:t>
            </w:r>
          </w:p>
        </w:tc>
        <w:tc>
          <w:tcPr>
            <w:tcW w:w="1803" w:type="dxa"/>
            <w:vAlign w:val="bottom"/>
          </w:tcPr>
          <w:p w14:paraId="55402516" w14:textId="4043D7B9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0.8097   </w:t>
            </w:r>
          </w:p>
        </w:tc>
        <w:tc>
          <w:tcPr>
            <w:tcW w:w="1804" w:type="dxa"/>
            <w:vAlign w:val="bottom"/>
          </w:tcPr>
          <w:p w14:paraId="18DBA36C" w14:textId="05B7988C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1.3784</w:t>
            </w:r>
          </w:p>
        </w:tc>
      </w:tr>
      <w:tr w:rsidR="0047307B" w:rsidRPr="007E12A4" w14:paraId="7148C2F5" w14:textId="77777777" w:rsidTr="0078602B">
        <w:tc>
          <w:tcPr>
            <w:tcW w:w="1803" w:type="dxa"/>
          </w:tcPr>
          <w:p w14:paraId="08B9B8BF" w14:textId="33DBF410" w:rsidR="0047307B" w:rsidRPr="007E12A4" w:rsidRDefault="0047307B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803" w:type="dxa"/>
            <w:vAlign w:val="bottom"/>
          </w:tcPr>
          <w:p w14:paraId="57F137D3" w14:textId="55D8038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793   </w:t>
            </w:r>
          </w:p>
        </w:tc>
        <w:tc>
          <w:tcPr>
            <w:tcW w:w="1803" w:type="dxa"/>
            <w:vAlign w:val="bottom"/>
          </w:tcPr>
          <w:p w14:paraId="5BF77B95" w14:textId="01B53DAD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6886   </w:t>
            </w:r>
          </w:p>
        </w:tc>
        <w:tc>
          <w:tcPr>
            <w:tcW w:w="1803" w:type="dxa"/>
            <w:vAlign w:val="bottom"/>
          </w:tcPr>
          <w:p w14:paraId="404CEC7A" w14:textId="428A7B7A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1.8097   </w:t>
            </w:r>
          </w:p>
        </w:tc>
        <w:tc>
          <w:tcPr>
            <w:tcW w:w="1804" w:type="dxa"/>
            <w:vAlign w:val="bottom"/>
          </w:tcPr>
          <w:p w14:paraId="6218ECFE" w14:textId="55AFC65E" w:rsidR="0047307B" w:rsidRPr="007E12A4" w:rsidRDefault="003B7A6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2.3784</w:t>
            </w:r>
          </w:p>
        </w:tc>
      </w:tr>
    </w:tbl>
    <w:p w14:paraId="32464793" w14:textId="77777777" w:rsidR="003972D4" w:rsidRPr="007E12A4" w:rsidRDefault="003972D4" w:rsidP="00F616E8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</w:p>
    <w:p w14:paraId="7CB86077" w14:textId="449D44F0" w:rsidR="003972D4" w:rsidRPr="007E12A4" w:rsidRDefault="0078602B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SSE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 AIC and AICc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of semi-saturated killing model with increase of Raji cell concentration</w:t>
      </w:r>
      <w:r w:rsidR="00F616E8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are given in Table S2. </w:t>
      </w:r>
    </w:p>
    <w:p w14:paraId="26491F42" w14:textId="0E880168" w:rsidR="003972D4" w:rsidRPr="007E12A4" w:rsidRDefault="003972D4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2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Estimated parameters of CAR macrophage killing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using semi-saturated killing model with increase of Raji cell concentration 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(System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3</w:t>
      </w:r>
      <w:r w:rsidR="00350F27" w:rsidRPr="007E12A4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5E19F1" w:rsidRPr="007E12A4" w14:paraId="17F0F41D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7C4B9620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ACB46D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636920EF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3215CA5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1EC0E64" w14:textId="77777777" w:rsidR="003972D4" w:rsidRPr="007E12A4" w:rsidRDefault="003972D4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Biological replicates 4</w:t>
            </w:r>
          </w:p>
        </w:tc>
      </w:tr>
      <w:tr w:rsidR="005E19F1" w:rsidRPr="007E12A4" w14:paraId="2F2B98D2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1C54C42B" w14:textId="67E41CD1" w:rsidR="00794C76" w:rsidRPr="007E12A4" w:rsidRDefault="00EF5A54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K</w:t>
            </w:r>
            <w:r w:rsidR="00794C76" w:rsidRPr="007E12A4">
              <w:rPr>
                <w:rFonts w:ascii="Arial" w:hAnsi="Arial" w:cs="Arial"/>
                <w:sz w:val="20"/>
                <w:szCs w:val="20"/>
              </w:rPr>
              <w:t xml:space="preserve">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794C76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11D1B196" w14:textId="5BA8BD69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</w:tcPr>
          <w:p w14:paraId="6160835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BD24ED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0C10DC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496920C" w14:textId="0E265CC1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9982055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6E7755B7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61249C6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0F6DA5F0" w14:textId="73203807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8868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C8397EA" w14:textId="445AE223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273   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5F67E0E5" w14:textId="2E4BEE62" w:rsidR="00794C76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5.0747   </w:t>
            </w:r>
          </w:p>
        </w:tc>
      </w:tr>
      <w:tr w:rsidR="005E19F1" w:rsidRPr="007E12A4" w14:paraId="3A1C3873" w14:textId="77777777" w:rsidTr="00EF5A54">
        <w:tc>
          <w:tcPr>
            <w:tcW w:w="2127" w:type="dxa"/>
          </w:tcPr>
          <w:p w14:paraId="038CDFED" w14:textId="6A26ABCD" w:rsidR="00025120" w:rsidRPr="007E12A4" w:rsidRDefault="00EF5A54" w:rsidP="005E19F1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</w:t>
            </w:r>
            <w:r w:rsidR="00025120" w:rsidRPr="007E12A4">
              <w:rPr>
                <w:rFonts w:ascii="Arial" w:hAnsi="Arial" w:cs="Arial"/>
                <w:sz w:val="20"/>
                <w:szCs w:val="20"/>
              </w:rPr>
              <w:t xml:space="preserve">aturation in killing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  <w:r w:rsidR="00025120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36926BC8" w14:textId="55B0E142" w:rsidR="00025120" w:rsidRPr="007E12A4" w:rsidRDefault="00025120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(mL/cells)</w:t>
            </w:r>
          </w:p>
        </w:tc>
        <w:tc>
          <w:tcPr>
            <w:tcW w:w="1479" w:type="dxa"/>
          </w:tcPr>
          <w:p w14:paraId="3125A112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C649ABD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85BA9B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353D5410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73FDE649" w14:textId="77777777" w:rsidR="005E19F1" w:rsidRPr="007E12A4" w:rsidRDefault="005E19F1" w:rsidP="005E19F1">
            <w:pPr>
              <w:rPr>
                <w:rFonts w:ascii="Arial" w:hAnsi="Arial" w:cs="Arial"/>
                <w:sz w:val="20"/>
                <w:szCs w:val="20"/>
              </w:rPr>
            </w:pPr>
          </w:p>
          <w:p w14:paraId="2A3DBA0A" w14:textId="0CCEC8E6" w:rsidR="00025120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9.9903</w:t>
            </w:r>
          </w:p>
        </w:tc>
        <w:tc>
          <w:tcPr>
            <w:tcW w:w="1803" w:type="dxa"/>
            <w:vAlign w:val="bottom"/>
          </w:tcPr>
          <w:p w14:paraId="1D16D811" w14:textId="7A7B94C6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812</w:t>
            </w:r>
          </w:p>
        </w:tc>
        <w:tc>
          <w:tcPr>
            <w:tcW w:w="1803" w:type="dxa"/>
            <w:vAlign w:val="bottom"/>
          </w:tcPr>
          <w:p w14:paraId="106BD421" w14:textId="6DA21F12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059</w:t>
            </w:r>
          </w:p>
        </w:tc>
        <w:tc>
          <w:tcPr>
            <w:tcW w:w="1804" w:type="dxa"/>
            <w:vAlign w:val="bottom"/>
          </w:tcPr>
          <w:p w14:paraId="13B5A233" w14:textId="3204FD0B" w:rsidR="00025120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0.0709</w:t>
            </w:r>
          </w:p>
        </w:tc>
      </w:tr>
      <w:tr w:rsidR="005E19F1" w:rsidRPr="007E12A4" w14:paraId="5841CDCC" w14:textId="77777777" w:rsidTr="003B7A6A">
        <w:tc>
          <w:tcPr>
            <w:tcW w:w="2127" w:type="dxa"/>
          </w:tcPr>
          <w:p w14:paraId="467261B4" w14:textId="4E8377D3" w:rsidR="00F616E8" w:rsidRPr="007E12A4" w:rsidRDefault="00F616E8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D1AFFD2" w14:textId="0B510A09" w:rsidR="00F616E8" w:rsidRPr="007E12A4" w:rsidRDefault="00135FE9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91</w:t>
            </w:r>
          </w:p>
        </w:tc>
        <w:tc>
          <w:tcPr>
            <w:tcW w:w="1803" w:type="dxa"/>
            <w:vAlign w:val="bottom"/>
          </w:tcPr>
          <w:p w14:paraId="7FD4F56D" w14:textId="10713AA3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453</w:t>
            </w:r>
          </w:p>
        </w:tc>
        <w:tc>
          <w:tcPr>
            <w:tcW w:w="1803" w:type="dxa"/>
            <w:vAlign w:val="bottom"/>
          </w:tcPr>
          <w:p w14:paraId="27D84425" w14:textId="2B657379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5551</w:t>
            </w:r>
          </w:p>
        </w:tc>
        <w:tc>
          <w:tcPr>
            <w:tcW w:w="1804" w:type="dxa"/>
            <w:vAlign w:val="bottom"/>
          </w:tcPr>
          <w:p w14:paraId="2EBB087F" w14:textId="6EB76322" w:rsidR="00F616E8" w:rsidRPr="007E12A4" w:rsidRDefault="00794C76" w:rsidP="005E19F1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843</w:t>
            </w:r>
          </w:p>
        </w:tc>
      </w:tr>
      <w:tr w:rsidR="003B7A6A" w:rsidRPr="007E12A4" w14:paraId="2D0232BE" w14:textId="77777777" w:rsidTr="003B7A6A">
        <w:tc>
          <w:tcPr>
            <w:tcW w:w="2127" w:type="dxa"/>
          </w:tcPr>
          <w:p w14:paraId="6C8A3964" w14:textId="1D672AD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0DC8B3EE" w14:textId="6A93D0C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3328  </w:t>
            </w:r>
          </w:p>
        </w:tc>
        <w:tc>
          <w:tcPr>
            <w:tcW w:w="1803" w:type="dxa"/>
            <w:vAlign w:val="bottom"/>
          </w:tcPr>
          <w:p w14:paraId="67AB7C03" w14:textId="6B445C76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6.4586  </w:t>
            </w:r>
          </w:p>
        </w:tc>
        <w:tc>
          <w:tcPr>
            <w:tcW w:w="1803" w:type="dxa"/>
            <w:vAlign w:val="bottom"/>
          </w:tcPr>
          <w:p w14:paraId="38C17507" w14:textId="2E576ED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3.8138 </w:t>
            </w:r>
          </w:p>
        </w:tc>
        <w:tc>
          <w:tcPr>
            <w:tcW w:w="1804" w:type="dxa"/>
            <w:vAlign w:val="bottom"/>
          </w:tcPr>
          <w:p w14:paraId="70B363A2" w14:textId="33A3C7B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5.4512</w:t>
            </w:r>
          </w:p>
        </w:tc>
      </w:tr>
      <w:tr w:rsidR="003B7A6A" w:rsidRPr="007E12A4" w14:paraId="7937CB96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7E90AF01" w14:textId="19E3099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0F96B7D8" w14:textId="4556D74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1.3328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2417A453" w14:textId="4450F182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2.4586 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A07C93D" w14:textId="5575BB3E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9.8138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57BFEEC4" w14:textId="209D0F8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11.4512</w:t>
            </w:r>
          </w:p>
        </w:tc>
      </w:tr>
    </w:tbl>
    <w:p w14:paraId="7E341C15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0ECE4103" w14:textId="33A52E2B" w:rsidR="007B5032" w:rsidRPr="007E12A4" w:rsidRDefault="00EF5A54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SSE, AIC 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and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 xml:space="preserve"> AICc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of semi-saturated killing model with increase of CAR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>-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macrophage concentration are given in Table S3. </w:t>
      </w:r>
    </w:p>
    <w:p w14:paraId="43710585" w14:textId="765E5E57" w:rsidR="007B5032" w:rsidRPr="007E12A4" w:rsidRDefault="007B5032" w:rsidP="007B5032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lastRenderedPageBreak/>
        <w:t>Table S3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Estimated parameters of CAR macrophage killing using semi-saturated killing model with increase of CAR macrophage concentration (System 4</w:t>
      </w:r>
      <w:r w:rsidR="00350F27" w:rsidRPr="007E12A4">
        <w:rPr>
          <w:rFonts w:ascii="Arial" w:hAnsi="Arial" w:cs="Arial"/>
          <w:color w:val="000000" w:themeColor="text1"/>
          <w:sz w:val="24"/>
          <w:szCs w:val="24"/>
        </w:rPr>
        <w:t xml:space="preserve">, 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27"/>
        <w:gridCol w:w="1479"/>
        <w:gridCol w:w="1803"/>
        <w:gridCol w:w="1803"/>
        <w:gridCol w:w="1804"/>
      </w:tblGrid>
      <w:tr w:rsidR="007B5032" w:rsidRPr="007E12A4" w14:paraId="0D4AA29F" w14:textId="77777777" w:rsidTr="00EF5A54">
        <w:tc>
          <w:tcPr>
            <w:tcW w:w="2127" w:type="dxa"/>
            <w:tcBorders>
              <w:top w:val="single" w:sz="4" w:space="0" w:color="auto"/>
              <w:bottom w:val="single" w:sz="4" w:space="0" w:color="auto"/>
            </w:tcBorders>
          </w:tcPr>
          <w:p w14:paraId="61ED8A65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479" w:type="dxa"/>
            <w:tcBorders>
              <w:top w:val="single" w:sz="4" w:space="0" w:color="auto"/>
              <w:bottom w:val="single" w:sz="4" w:space="0" w:color="auto"/>
            </w:tcBorders>
          </w:tcPr>
          <w:p w14:paraId="70E31EAD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41CD8D2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71B6C16F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0B27B4AA" w14:textId="77777777" w:rsidR="007B5032" w:rsidRPr="007E12A4" w:rsidRDefault="007B5032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2B7172" w:rsidRPr="007E12A4" w14:paraId="28987FBD" w14:textId="77777777" w:rsidTr="00EF5A54">
        <w:tc>
          <w:tcPr>
            <w:tcW w:w="2127" w:type="dxa"/>
            <w:tcBorders>
              <w:top w:val="single" w:sz="4" w:space="0" w:color="auto"/>
            </w:tcBorders>
          </w:tcPr>
          <w:p w14:paraId="034D5E78" w14:textId="3C3EE60A" w:rsidR="002B7172" w:rsidRPr="007E12A4" w:rsidRDefault="00EF5A54" w:rsidP="002B7172">
            <w:pPr>
              <w:rPr>
                <w:rFonts w:ascii="Arial" w:eastAsiaTheme="minorEastAsia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K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</w:p>
          <w:p w14:paraId="4A2DD79E" w14:textId="77777777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/day)</w:t>
            </w:r>
          </w:p>
        </w:tc>
        <w:tc>
          <w:tcPr>
            <w:tcW w:w="1479" w:type="dxa"/>
            <w:tcBorders>
              <w:top w:val="single" w:sz="4" w:space="0" w:color="auto"/>
            </w:tcBorders>
            <w:vAlign w:val="bottom"/>
          </w:tcPr>
          <w:p w14:paraId="5BB5A0D1" w14:textId="2E9ECADE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95.2441286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1E7494A" w14:textId="5DFDDA4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79.5276567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00F39426" w14:textId="456D715C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27.1255544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1B871760" w14:textId="0650CC04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62.61057</w:t>
            </w:r>
          </w:p>
        </w:tc>
      </w:tr>
      <w:tr w:rsidR="002B7172" w:rsidRPr="007E12A4" w14:paraId="5BAA4BB9" w14:textId="77777777" w:rsidTr="00EF5A54">
        <w:tc>
          <w:tcPr>
            <w:tcW w:w="2127" w:type="dxa"/>
          </w:tcPr>
          <w:p w14:paraId="4F9D3F91" w14:textId="265444F9" w:rsidR="002B7172" w:rsidRPr="007E12A4" w:rsidRDefault="00EF5A54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killing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  <w:r w:rsidR="002B7172" w:rsidRPr="007E12A4">
              <w:rPr>
                <w:rFonts w:ascii="Arial" w:eastAsiaTheme="minorEastAsia" w:hAnsi="Arial" w:cs="Arial"/>
                <w:sz w:val="20"/>
                <w:szCs w:val="20"/>
              </w:rPr>
              <w:t xml:space="preserve">, </w:t>
            </w:r>
            <w:r w:rsidR="002B7172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(mL/cells)</w:t>
            </w:r>
          </w:p>
        </w:tc>
        <w:tc>
          <w:tcPr>
            <w:tcW w:w="1479" w:type="dxa"/>
            <w:vAlign w:val="bottom"/>
          </w:tcPr>
          <w:p w14:paraId="5E9C8BAB" w14:textId="384804E9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04.218887</w:t>
            </w:r>
          </w:p>
        </w:tc>
        <w:tc>
          <w:tcPr>
            <w:tcW w:w="1803" w:type="dxa"/>
            <w:vAlign w:val="bottom"/>
          </w:tcPr>
          <w:p w14:paraId="36A711D6" w14:textId="67F4570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44.4193475</w:t>
            </w:r>
          </w:p>
        </w:tc>
        <w:tc>
          <w:tcPr>
            <w:tcW w:w="1803" w:type="dxa"/>
            <w:vAlign w:val="bottom"/>
          </w:tcPr>
          <w:p w14:paraId="42641C1A" w14:textId="722D4FE6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56.3423361</w:t>
            </w:r>
          </w:p>
        </w:tc>
        <w:tc>
          <w:tcPr>
            <w:tcW w:w="1804" w:type="dxa"/>
            <w:vAlign w:val="bottom"/>
          </w:tcPr>
          <w:p w14:paraId="1596F7BA" w14:textId="10572D78" w:rsidR="002B7172" w:rsidRPr="007E12A4" w:rsidRDefault="002B7172" w:rsidP="002B7172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91.08078</w:t>
            </w:r>
          </w:p>
        </w:tc>
      </w:tr>
      <w:tr w:rsidR="007B5032" w:rsidRPr="007E12A4" w14:paraId="339722A1" w14:textId="77777777" w:rsidTr="003B7A6A">
        <w:tc>
          <w:tcPr>
            <w:tcW w:w="2127" w:type="dxa"/>
          </w:tcPr>
          <w:p w14:paraId="2F27D80B" w14:textId="5D1D0F5A" w:rsidR="007B5032" w:rsidRPr="007E12A4" w:rsidRDefault="00EF5A54" w:rsidP="00A41729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479" w:type="dxa"/>
            <w:vAlign w:val="bottom"/>
          </w:tcPr>
          <w:p w14:paraId="2697DDB0" w14:textId="47EB7FE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3338</w:t>
            </w:r>
          </w:p>
        </w:tc>
        <w:tc>
          <w:tcPr>
            <w:tcW w:w="1803" w:type="dxa"/>
            <w:vAlign w:val="bottom"/>
          </w:tcPr>
          <w:p w14:paraId="2B206B8D" w14:textId="57C87956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879</w:t>
            </w:r>
          </w:p>
        </w:tc>
        <w:tc>
          <w:tcPr>
            <w:tcW w:w="1803" w:type="dxa"/>
            <w:vAlign w:val="bottom"/>
          </w:tcPr>
          <w:p w14:paraId="15CAC60F" w14:textId="137DD37D" w:rsidR="007B5032" w:rsidRPr="007E12A4" w:rsidRDefault="002B7172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457</w:t>
            </w:r>
          </w:p>
        </w:tc>
        <w:tc>
          <w:tcPr>
            <w:tcW w:w="1804" w:type="dxa"/>
            <w:vAlign w:val="bottom"/>
          </w:tcPr>
          <w:p w14:paraId="1F1CEC04" w14:textId="4227E771" w:rsidR="007B5032" w:rsidRPr="007E12A4" w:rsidRDefault="0084742A" w:rsidP="00A41729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1660</w:t>
            </w:r>
          </w:p>
        </w:tc>
      </w:tr>
      <w:tr w:rsidR="003B7A6A" w:rsidRPr="007E12A4" w14:paraId="3393C526" w14:textId="77777777" w:rsidTr="003B7A6A">
        <w:tc>
          <w:tcPr>
            <w:tcW w:w="2127" w:type="dxa"/>
          </w:tcPr>
          <w:p w14:paraId="094F9FE1" w14:textId="39C96B91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479" w:type="dxa"/>
            <w:vAlign w:val="bottom"/>
          </w:tcPr>
          <w:p w14:paraId="4EB530C3" w14:textId="2D978E4B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9.9171  </w:t>
            </w:r>
          </w:p>
        </w:tc>
        <w:tc>
          <w:tcPr>
            <w:tcW w:w="1803" w:type="dxa"/>
            <w:vAlign w:val="bottom"/>
          </w:tcPr>
          <w:p w14:paraId="181C8142" w14:textId="49BAA7AF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5.9292  </w:t>
            </w:r>
          </w:p>
        </w:tc>
        <w:tc>
          <w:tcPr>
            <w:tcW w:w="1803" w:type="dxa"/>
            <w:vAlign w:val="bottom"/>
          </w:tcPr>
          <w:p w14:paraId="18978158" w14:textId="36392683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9.8650  </w:t>
            </w:r>
          </w:p>
        </w:tc>
        <w:tc>
          <w:tcPr>
            <w:tcW w:w="1804" w:type="dxa"/>
            <w:vAlign w:val="bottom"/>
          </w:tcPr>
          <w:p w14:paraId="0749C192" w14:textId="4987308D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8.2998</w:t>
            </w:r>
          </w:p>
        </w:tc>
      </w:tr>
      <w:tr w:rsidR="003B7A6A" w:rsidRPr="007E12A4" w14:paraId="4833E11B" w14:textId="77777777" w:rsidTr="00EF5A54">
        <w:tc>
          <w:tcPr>
            <w:tcW w:w="2127" w:type="dxa"/>
            <w:tcBorders>
              <w:bottom w:val="single" w:sz="4" w:space="0" w:color="auto"/>
            </w:tcBorders>
          </w:tcPr>
          <w:p w14:paraId="0493F1E0" w14:textId="629291DC" w:rsidR="003B7A6A" w:rsidRPr="007E12A4" w:rsidRDefault="003B6132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479" w:type="dxa"/>
            <w:tcBorders>
              <w:bottom w:val="single" w:sz="4" w:space="0" w:color="auto"/>
            </w:tcBorders>
            <w:vAlign w:val="bottom"/>
          </w:tcPr>
          <w:p w14:paraId="3AB2C27E" w14:textId="74EF60B5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15.9171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DC2460" w14:textId="548C64EA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1.9292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66C7773" w14:textId="18705E44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5.8650 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A2F6B4B" w14:textId="29DD11C0" w:rsidR="003B7A6A" w:rsidRPr="007E12A4" w:rsidRDefault="003B7A6A" w:rsidP="003B7A6A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24.2998</w:t>
            </w:r>
          </w:p>
        </w:tc>
      </w:tr>
    </w:tbl>
    <w:p w14:paraId="42335F3A" w14:textId="77777777" w:rsidR="00885CEF" w:rsidRPr="007E12A4" w:rsidRDefault="00885CEF" w:rsidP="00294076">
      <w:pPr>
        <w:rPr>
          <w:rFonts w:ascii="Arial" w:hAnsi="Arial" w:cs="Arial"/>
          <w:sz w:val="24"/>
          <w:szCs w:val="24"/>
        </w:rPr>
      </w:pPr>
    </w:p>
    <w:p w14:paraId="1DE0A974" w14:textId="57349533" w:rsidR="003B6132" w:rsidRPr="007E12A4" w:rsidRDefault="00EF5A54" w:rsidP="003B6132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t>F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itted parameter</w:t>
      </w:r>
      <w:r w:rsidR="003B7A6A" w:rsidRPr="007E12A4">
        <w:rPr>
          <w:rFonts w:ascii="Arial" w:hAnsi="Arial" w:cs="Arial"/>
          <w:color w:val="000000" w:themeColor="text1"/>
          <w:sz w:val="24"/>
          <w:szCs w:val="24"/>
        </w:rPr>
        <w:t>, SSE, AIC and, AICc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 of saturated killing model</w:t>
      </w:r>
      <w:r w:rsidR="0020705E" w:rsidRPr="007E12A4">
        <w:rPr>
          <w:rFonts w:ascii="Arial" w:hAnsi="Arial" w:cs="Arial"/>
          <w:color w:val="000000" w:themeColor="text1"/>
          <w:sz w:val="24"/>
          <w:szCs w:val="24"/>
        </w:rPr>
        <w:t xml:space="preserve"> with increase of CAR-macrophage and Raji cell concentration 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>are given in Table 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4</w:t>
      </w:r>
      <w:r w:rsidR="00294076" w:rsidRPr="007E12A4">
        <w:rPr>
          <w:rFonts w:ascii="Arial" w:hAnsi="Arial" w:cs="Arial"/>
          <w:color w:val="000000" w:themeColor="text1"/>
          <w:sz w:val="24"/>
          <w:szCs w:val="24"/>
        </w:rPr>
        <w:t xml:space="preserve">. 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>By comparing SSE, AIC and AICc, we chose saturated killing model (</w:t>
      </w:r>
      <w:r w:rsidR="0011504A" w:rsidRPr="007E12A4">
        <w:rPr>
          <w:rFonts w:ascii="Arial" w:hAnsi="Arial" w:cs="Arial"/>
          <w:sz w:val="24"/>
          <w:szCs w:val="24"/>
        </w:rPr>
        <w:t xml:space="preserve">System 4, </w:t>
      </w:r>
      <w:r w:rsidR="0011504A" w:rsidRPr="007E12A4">
        <w:rPr>
          <w:rFonts w:ascii="Arial" w:hAnsi="Arial" w:cs="Arial"/>
          <w:i/>
          <w:iCs/>
          <w:sz w:val="24"/>
          <w:szCs w:val="24"/>
        </w:rPr>
        <w:t>M</w:t>
      </w:r>
      <w:r w:rsidR="008044D3" w:rsidRPr="007E12A4">
        <w:rPr>
          <w:rFonts w:ascii="Arial" w:hAnsi="Arial" w:cs="Arial"/>
          <w:i/>
          <w:iCs/>
          <w:sz w:val="24"/>
          <w:szCs w:val="24"/>
        </w:rPr>
        <w:t>ain text</w:t>
      </w:r>
      <w:r w:rsidR="0011504A" w:rsidRPr="007E12A4">
        <w:rPr>
          <w:rFonts w:ascii="Arial" w:hAnsi="Arial" w:cs="Arial"/>
          <w:color w:val="000000" w:themeColor="text1"/>
          <w:sz w:val="24"/>
          <w:szCs w:val="24"/>
        </w:rPr>
        <w:t>)</w:t>
      </w:r>
      <w:r w:rsidR="008044D3" w:rsidRPr="007E12A4">
        <w:rPr>
          <w:rFonts w:ascii="Arial" w:hAnsi="Arial" w:cs="Arial"/>
          <w:color w:val="000000" w:themeColor="text1"/>
          <w:sz w:val="24"/>
          <w:szCs w:val="24"/>
        </w:rPr>
        <w:t xml:space="preserve"> to describe CAR-macrophage mediated Raji cell killing kinetics.</w:t>
      </w:r>
    </w:p>
    <w:p w14:paraId="30DED227" w14:textId="1D56307C" w:rsidR="00885CEF" w:rsidRPr="007E12A4" w:rsidRDefault="00885CEF" w:rsidP="00294076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</w:t>
      </w:r>
      <w:r w:rsidR="007B5032"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4</w:t>
      </w: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Estimated parameters of CAR macrophage killing using saturated killing model (System 5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4A61BD" w:rsidRPr="007E12A4" w14:paraId="56DB61D1" w14:textId="77777777" w:rsidTr="00EF5A54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5D2A5CF0" w14:textId="77777777" w:rsidR="004A61BD" w:rsidRPr="007E12A4" w:rsidRDefault="004A61BD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bookmarkStart w:id="0" w:name="_Hlk155640390"/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D3C5D65" w14:textId="7274B483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FD7CF58" w14:textId="38695EBB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53A5323" w14:textId="4063D86E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49943C55" w14:textId="3D2E390F" w:rsidR="004A61BD" w:rsidRPr="007E12A4" w:rsidRDefault="00885CEF" w:rsidP="00294076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AE5EB0" w:rsidRPr="007E12A4" w14:paraId="0C142A84" w14:textId="77777777" w:rsidTr="00EF5A54">
        <w:tc>
          <w:tcPr>
            <w:tcW w:w="1803" w:type="dxa"/>
            <w:tcBorders>
              <w:top w:val="single" w:sz="4" w:space="0" w:color="auto"/>
            </w:tcBorders>
          </w:tcPr>
          <w:p w14:paraId="39448011" w14:textId="5043F29F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K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13F1F0A8" w14:textId="0F7B5FAA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9.3125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3AA26C3" w14:textId="436534BA" w:rsidR="00AE5EB0" w:rsidRPr="007E12A4" w:rsidRDefault="00AE5EB0" w:rsidP="00AE5EB0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2.7452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7271143A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6BDF9AC7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19DD67C" w14:textId="4D02BB2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5.7937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4F3A5678" w14:textId="090F5C59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2684</w:t>
            </w:r>
          </w:p>
        </w:tc>
      </w:tr>
      <w:tr w:rsidR="00AE5EB0" w:rsidRPr="007E12A4" w14:paraId="3CCAE79F" w14:textId="77777777" w:rsidTr="00EF5A54">
        <w:tc>
          <w:tcPr>
            <w:tcW w:w="1803" w:type="dxa"/>
          </w:tcPr>
          <w:p w14:paraId="7CAFB329" w14:textId="29079F83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killing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B792859" w14:textId="5FADCF2C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5.1414    </w:t>
            </w:r>
          </w:p>
        </w:tc>
        <w:tc>
          <w:tcPr>
            <w:tcW w:w="1803" w:type="dxa"/>
            <w:vAlign w:val="bottom"/>
          </w:tcPr>
          <w:p w14:paraId="720DD34B" w14:textId="3CC14311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2.3628    </w:t>
            </w:r>
          </w:p>
        </w:tc>
        <w:tc>
          <w:tcPr>
            <w:tcW w:w="1803" w:type="dxa"/>
          </w:tcPr>
          <w:p w14:paraId="01FF4F2E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5AF471D1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93F2562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6DDCCC6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176FD2EB" w14:textId="7CD2E57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4.13133</w:t>
            </w:r>
          </w:p>
        </w:tc>
        <w:tc>
          <w:tcPr>
            <w:tcW w:w="1804" w:type="dxa"/>
            <w:vAlign w:val="bottom"/>
          </w:tcPr>
          <w:p w14:paraId="37FB3FCA" w14:textId="55E62D2D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918</w:t>
            </w:r>
          </w:p>
        </w:tc>
      </w:tr>
      <w:tr w:rsidR="00AE5EB0" w:rsidRPr="007E12A4" w14:paraId="734B190D" w14:textId="77777777" w:rsidTr="00EF5A54">
        <w:tc>
          <w:tcPr>
            <w:tcW w:w="1803" w:type="dxa"/>
          </w:tcPr>
          <w:p w14:paraId="4F24A44A" w14:textId="3D99B584" w:rsidR="00AE5EB0" w:rsidRPr="007E12A4" w:rsidRDefault="00EF5A54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AE5EB0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killing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BBF8971" w14:textId="29F1C352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4.7167</w:t>
            </w:r>
          </w:p>
        </w:tc>
        <w:tc>
          <w:tcPr>
            <w:tcW w:w="1803" w:type="dxa"/>
            <w:vAlign w:val="bottom"/>
          </w:tcPr>
          <w:p w14:paraId="0E0896BC" w14:textId="5D36AA6E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8490</w:t>
            </w:r>
          </w:p>
        </w:tc>
        <w:tc>
          <w:tcPr>
            <w:tcW w:w="1803" w:type="dxa"/>
          </w:tcPr>
          <w:p w14:paraId="5160D122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6B37910E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0C744A9F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3D5D636D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447DA67E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0FBC7C8C" w14:textId="77777777" w:rsidR="00EF5A54" w:rsidRPr="007E12A4" w:rsidRDefault="00EF5A54" w:rsidP="00AE5EB0">
            <w:pPr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</w:pPr>
          </w:p>
          <w:p w14:paraId="7A8B663C" w14:textId="41BAE532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/>
                <w:kern w:val="0"/>
                <w:sz w:val="20"/>
                <w:szCs w:val="20"/>
              </w:rPr>
              <w:t>2.02086</w:t>
            </w:r>
          </w:p>
        </w:tc>
        <w:tc>
          <w:tcPr>
            <w:tcW w:w="1804" w:type="dxa"/>
            <w:vAlign w:val="bottom"/>
          </w:tcPr>
          <w:p w14:paraId="50DE17FD" w14:textId="23E29873" w:rsidR="00AE5EB0" w:rsidRPr="007E12A4" w:rsidRDefault="00AE5EB0" w:rsidP="00AE5EB0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4789</w:t>
            </w:r>
          </w:p>
        </w:tc>
      </w:tr>
      <w:tr w:rsidR="00885CEF" w:rsidRPr="007E12A4" w14:paraId="136EB86E" w14:textId="77777777" w:rsidTr="003B6132">
        <w:tc>
          <w:tcPr>
            <w:tcW w:w="1803" w:type="dxa"/>
          </w:tcPr>
          <w:p w14:paraId="34D0414F" w14:textId="1F994494" w:rsidR="00885CEF" w:rsidRPr="007E12A4" w:rsidRDefault="00EF5A54" w:rsidP="004A61BD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vAlign w:val="bottom"/>
          </w:tcPr>
          <w:p w14:paraId="34664812" w14:textId="183B9DBA" w:rsidR="00885CEF" w:rsidRPr="007E12A4" w:rsidRDefault="008E52F5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978</w:t>
            </w:r>
          </w:p>
        </w:tc>
        <w:tc>
          <w:tcPr>
            <w:tcW w:w="1803" w:type="dxa"/>
            <w:vAlign w:val="bottom"/>
          </w:tcPr>
          <w:p w14:paraId="52E7A23F" w14:textId="1931D548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185</w:t>
            </w:r>
          </w:p>
        </w:tc>
        <w:tc>
          <w:tcPr>
            <w:tcW w:w="1803" w:type="dxa"/>
            <w:vAlign w:val="bottom"/>
          </w:tcPr>
          <w:p w14:paraId="1B481E36" w14:textId="3C74B09B" w:rsidR="00885CEF" w:rsidRPr="007E12A4" w:rsidRDefault="00006449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072</w:t>
            </w:r>
          </w:p>
        </w:tc>
        <w:tc>
          <w:tcPr>
            <w:tcW w:w="1804" w:type="dxa"/>
            <w:vAlign w:val="bottom"/>
          </w:tcPr>
          <w:p w14:paraId="38BBB07F" w14:textId="7B54DBB5" w:rsidR="00885CEF" w:rsidRPr="007E12A4" w:rsidRDefault="00063A61" w:rsidP="004A61BD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311</w:t>
            </w:r>
          </w:p>
        </w:tc>
      </w:tr>
      <w:tr w:rsidR="003B6132" w:rsidRPr="007E12A4" w14:paraId="46382081" w14:textId="77777777" w:rsidTr="003B6132">
        <w:tc>
          <w:tcPr>
            <w:tcW w:w="1803" w:type="dxa"/>
          </w:tcPr>
          <w:p w14:paraId="0F2C389E" w14:textId="662AE6E1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Akaike information criterion (AIC)</w:t>
            </w:r>
          </w:p>
        </w:tc>
        <w:tc>
          <w:tcPr>
            <w:tcW w:w="1803" w:type="dxa"/>
            <w:vAlign w:val="bottom"/>
          </w:tcPr>
          <w:p w14:paraId="2E84B6A1" w14:textId="3A50DE3A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32.6485  </w:t>
            </w:r>
          </w:p>
        </w:tc>
        <w:tc>
          <w:tcPr>
            <w:tcW w:w="1803" w:type="dxa"/>
            <w:vAlign w:val="bottom"/>
          </w:tcPr>
          <w:p w14:paraId="345EFEED" w14:textId="0819D88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2.6304  </w:t>
            </w:r>
          </w:p>
        </w:tc>
        <w:tc>
          <w:tcPr>
            <w:tcW w:w="1803" w:type="dxa"/>
            <w:vAlign w:val="bottom"/>
          </w:tcPr>
          <w:p w14:paraId="3B66AC08" w14:textId="2A5D715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63.9546  </w:t>
            </w:r>
          </w:p>
        </w:tc>
        <w:tc>
          <w:tcPr>
            <w:tcW w:w="1804" w:type="dxa"/>
            <w:vAlign w:val="bottom"/>
          </w:tcPr>
          <w:p w14:paraId="6CE271E4" w14:textId="5DD2EA8E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46.3971</w:t>
            </w:r>
          </w:p>
        </w:tc>
      </w:tr>
      <w:tr w:rsidR="003B6132" w:rsidRPr="007E12A4" w14:paraId="0ECDFB3E" w14:textId="77777777" w:rsidTr="00EF5A54">
        <w:tc>
          <w:tcPr>
            <w:tcW w:w="1803" w:type="dxa"/>
            <w:tcBorders>
              <w:bottom w:val="single" w:sz="4" w:space="0" w:color="auto"/>
            </w:tcBorders>
          </w:tcPr>
          <w:p w14:paraId="55D7B447" w14:textId="16E8226D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modified Akaike information criterion (AICc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F2BE454" w14:textId="4A561B5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20.6485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1E350DE" w14:textId="07AFAE30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40.6304  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8A23321" w14:textId="0FFE4F43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-51.9546 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31907B11" w14:textId="2A337A2F" w:rsidR="003B6132" w:rsidRPr="007E12A4" w:rsidRDefault="003B6132" w:rsidP="003B6132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-34.3971</w:t>
            </w:r>
          </w:p>
        </w:tc>
      </w:tr>
      <w:bookmarkEnd w:id="0"/>
    </w:tbl>
    <w:p w14:paraId="5FF28D00" w14:textId="77777777" w:rsidR="004A61BD" w:rsidRPr="007E12A4" w:rsidRDefault="004A61BD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10A5C41E" w14:textId="2720F17E" w:rsidR="0020705E" w:rsidRPr="007E12A4" w:rsidRDefault="0020705E" w:rsidP="0020705E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color w:val="000000" w:themeColor="text1"/>
          <w:sz w:val="24"/>
          <w:szCs w:val="24"/>
        </w:rPr>
        <w:lastRenderedPageBreak/>
        <w:t xml:space="preserve">Fitted parameter and SSE of saturated killing model with increase of macrophage and Raji cell concentration are given in Table S5. </w:t>
      </w:r>
    </w:p>
    <w:p w14:paraId="28054292" w14:textId="3D7E180F" w:rsidR="0020705E" w:rsidRPr="007E12A4" w:rsidRDefault="0020705E" w:rsidP="0020705E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</w:t>
      </w:r>
      <w:r w:rsidR="00EF6457"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5</w:t>
      </w: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Estimated parameters of macrophage killing using saturated killing model (System 5</w:t>
      </w:r>
      <w:r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20705E" w:rsidRPr="007E12A4" w14:paraId="4DAF220F" w14:textId="77777777" w:rsidTr="008B0A9E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35F630D4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40BBFFF2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756B2F8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41C9595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77A3458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EF6457" w:rsidRPr="007E12A4" w14:paraId="40387FDE" w14:textId="77777777" w:rsidTr="00915C27">
        <w:tc>
          <w:tcPr>
            <w:tcW w:w="1803" w:type="dxa"/>
            <w:tcBorders>
              <w:top w:val="single" w:sz="4" w:space="0" w:color="auto"/>
            </w:tcBorders>
          </w:tcPr>
          <w:p w14:paraId="52BA875E" w14:textId="7777777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K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8E80CE5" w14:textId="29369676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214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9438EAC" w14:textId="0ED2AD65" w:rsidR="00EF6457" w:rsidRPr="007E12A4" w:rsidRDefault="00EF6457" w:rsidP="00EF6457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55</w:t>
            </w:r>
          </w:p>
        </w:tc>
        <w:tc>
          <w:tcPr>
            <w:tcW w:w="1803" w:type="dxa"/>
            <w:tcBorders>
              <w:top w:val="single" w:sz="4" w:space="0" w:color="auto"/>
            </w:tcBorders>
          </w:tcPr>
          <w:p w14:paraId="51FD1370" w14:textId="597AEF3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048544</w:t>
            </w:r>
          </w:p>
        </w:tc>
        <w:tc>
          <w:tcPr>
            <w:tcW w:w="1804" w:type="dxa"/>
            <w:tcBorders>
              <w:top w:val="single" w:sz="4" w:space="0" w:color="auto"/>
            </w:tcBorders>
          </w:tcPr>
          <w:p w14:paraId="74DF93DD" w14:textId="650AC21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91454</w:t>
            </w:r>
          </w:p>
        </w:tc>
      </w:tr>
      <w:tr w:rsidR="00EF6457" w:rsidRPr="007E12A4" w14:paraId="6D19EACA" w14:textId="77777777" w:rsidTr="00915C27">
        <w:tc>
          <w:tcPr>
            <w:tcW w:w="1803" w:type="dxa"/>
          </w:tcPr>
          <w:p w14:paraId="528E47C8" w14:textId="7777777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aturation in killing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</w:tcPr>
          <w:p w14:paraId="37649F38" w14:textId="2E36FE9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348</w:t>
            </w:r>
          </w:p>
        </w:tc>
        <w:tc>
          <w:tcPr>
            <w:tcW w:w="1803" w:type="dxa"/>
          </w:tcPr>
          <w:p w14:paraId="2A3CFFD6" w14:textId="4352C5C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00597</w:t>
            </w:r>
          </w:p>
        </w:tc>
        <w:tc>
          <w:tcPr>
            <w:tcW w:w="1803" w:type="dxa"/>
          </w:tcPr>
          <w:p w14:paraId="6C2F1962" w14:textId="081BDCAE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695939</w:t>
            </w:r>
          </w:p>
        </w:tc>
        <w:tc>
          <w:tcPr>
            <w:tcW w:w="1804" w:type="dxa"/>
          </w:tcPr>
          <w:p w14:paraId="65EDC135" w14:textId="68C4CFB5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1.54100</w:t>
            </w:r>
          </w:p>
        </w:tc>
      </w:tr>
      <w:tr w:rsidR="00EF6457" w:rsidRPr="007E12A4" w14:paraId="2E31E3DD" w14:textId="77777777" w:rsidTr="00915C27">
        <w:tc>
          <w:tcPr>
            <w:tcW w:w="1803" w:type="dxa"/>
          </w:tcPr>
          <w:p w14:paraId="16512DBD" w14:textId="77777777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Saturation in killing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</w:tcPr>
          <w:p w14:paraId="435463EE" w14:textId="0B6174BC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178A8B1D" w14:textId="77120270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  <w:tc>
          <w:tcPr>
            <w:tcW w:w="1803" w:type="dxa"/>
          </w:tcPr>
          <w:p w14:paraId="4F574E97" w14:textId="4C68A18F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.013615</w:t>
            </w:r>
          </w:p>
        </w:tc>
        <w:tc>
          <w:tcPr>
            <w:tcW w:w="1804" w:type="dxa"/>
          </w:tcPr>
          <w:p w14:paraId="636ED6C3" w14:textId="0DAFB81B" w:rsidR="00EF6457" w:rsidRPr="007E12A4" w:rsidRDefault="00EF6457" w:rsidP="00EF6457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</w:rPr>
              <w:t>0</w:t>
            </w:r>
          </w:p>
        </w:tc>
      </w:tr>
      <w:tr w:rsidR="0020705E" w:rsidRPr="007E12A4" w14:paraId="4F63F0C7" w14:textId="77777777" w:rsidTr="008B0A9E">
        <w:tc>
          <w:tcPr>
            <w:tcW w:w="1803" w:type="dxa"/>
            <w:tcBorders>
              <w:bottom w:val="single" w:sz="4" w:space="0" w:color="auto"/>
            </w:tcBorders>
          </w:tcPr>
          <w:p w14:paraId="4AFF53C6" w14:textId="77777777" w:rsidR="0020705E" w:rsidRPr="007E12A4" w:rsidRDefault="0020705E" w:rsidP="008B0A9E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Sum of squared error (SSE)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403DBF80" w14:textId="1095EA79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63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1BE872E9" w14:textId="21A572BF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95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3F8D0D37" w14:textId="6A183052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56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2140D624" w14:textId="5F608E20" w:rsidR="0020705E" w:rsidRPr="007E12A4" w:rsidRDefault="00C55F61" w:rsidP="008B0A9E">
            <w:pPr>
              <w:rPr>
                <w:rFonts w:ascii="Arial" w:hAnsi="Arial" w:cs="Arial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.0274</w:t>
            </w:r>
          </w:p>
        </w:tc>
      </w:tr>
    </w:tbl>
    <w:p w14:paraId="5975A0C6" w14:textId="77777777" w:rsidR="0020705E" w:rsidRPr="007E12A4" w:rsidRDefault="0020705E" w:rsidP="00294076">
      <w:pPr>
        <w:rPr>
          <w:rFonts w:ascii="Arial" w:hAnsi="Arial" w:cs="Arial"/>
          <w:color w:val="000000" w:themeColor="text1"/>
          <w:sz w:val="24"/>
          <w:szCs w:val="24"/>
        </w:rPr>
      </w:pPr>
    </w:p>
    <w:p w14:paraId="5C28677D" w14:textId="47EAB544" w:rsidR="00C0011B" w:rsidRPr="007E12A4" w:rsidRDefault="00EF5A54" w:rsidP="00EF5A54">
      <w:pPr>
        <w:ind w:firstLine="720"/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F</w:t>
      </w:r>
      <w:r w:rsidR="00C0011B" w:rsidRPr="007E12A4">
        <w:rPr>
          <w:rFonts w:ascii="Arial" w:hAnsi="Arial" w:cs="Arial"/>
          <w:color w:val="000000" w:themeColor="text1"/>
          <w:sz w:val="24"/>
          <w:szCs w:val="24"/>
        </w:rPr>
        <w:t xml:space="preserve">itted parameter of saturated killing model </w:t>
      </w:r>
      <w:r w:rsidR="00691098" w:rsidRPr="007E12A4">
        <w:rPr>
          <w:rFonts w:ascii="Arial" w:hAnsi="Arial" w:cs="Arial"/>
          <w:color w:val="000000" w:themeColor="text1"/>
          <w:sz w:val="24"/>
          <w:szCs w:val="24"/>
        </w:rPr>
        <w:t xml:space="preserve">with extra 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>CAR-</w:t>
      </w:r>
      <w:r w:rsidR="00691098" w:rsidRPr="007E12A4">
        <w:rPr>
          <w:rFonts w:ascii="Arial" w:hAnsi="Arial" w:cs="Arial"/>
          <w:color w:val="000000" w:themeColor="text1"/>
          <w:sz w:val="24"/>
          <w:szCs w:val="24"/>
        </w:rPr>
        <w:t>macro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 xml:space="preserve">phage death due to killing Raji cell </w:t>
      </w:r>
      <w:r w:rsidR="00C0011B" w:rsidRPr="007E12A4">
        <w:rPr>
          <w:rFonts w:ascii="Arial" w:hAnsi="Arial" w:cs="Arial"/>
          <w:color w:val="000000" w:themeColor="text1"/>
          <w:sz w:val="24"/>
          <w:szCs w:val="24"/>
        </w:rPr>
        <w:t>are given in Table S6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>.</w:t>
      </w:r>
    </w:p>
    <w:p w14:paraId="1516FCCE" w14:textId="0211FD7C" w:rsidR="00C0011B" w:rsidRPr="007E12A4" w:rsidRDefault="00C0011B" w:rsidP="00C0011B">
      <w:pPr>
        <w:rPr>
          <w:rFonts w:ascii="Arial" w:hAnsi="Arial" w:cs="Arial"/>
          <w:color w:val="000000" w:themeColor="text1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Table S</w:t>
      </w:r>
      <w:r w:rsidR="00F72F6C"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6</w:t>
      </w:r>
      <w:r w:rsidRPr="007E12A4">
        <w:rPr>
          <w:rFonts w:ascii="Arial" w:hAnsi="Arial" w:cs="Arial"/>
          <w:b/>
          <w:bCs/>
          <w:color w:val="000000" w:themeColor="text1"/>
          <w:sz w:val="24"/>
          <w:szCs w:val="24"/>
        </w:rPr>
        <w:t>.</w:t>
      </w:r>
      <w:r w:rsidRPr="007E12A4">
        <w:rPr>
          <w:rFonts w:ascii="Arial" w:hAnsi="Arial" w:cs="Arial"/>
          <w:color w:val="000000" w:themeColor="text1"/>
          <w:sz w:val="24"/>
          <w:szCs w:val="24"/>
        </w:rPr>
        <w:t xml:space="preserve"> 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 xml:space="preserve">Estimated parameters of saturated killing model with extra </w:t>
      </w:r>
      <w:r w:rsidR="00A248FC" w:rsidRPr="007E12A4">
        <w:rPr>
          <w:rFonts w:ascii="Arial" w:hAnsi="Arial" w:cs="Arial"/>
          <w:color w:val="000000" w:themeColor="text1"/>
          <w:sz w:val="24"/>
          <w:szCs w:val="24"/>
        </w:rPr>
        <w:t>CAR-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macrophage death (System 5</w:t>
      </w:r>
      <w:r w:rsidR="00350F27" w:rsidRPr="007E12A4">
        <w:rPr>
          <w:rFonts w:ascii="Arial" w:hAnsi="Arial" w:cs="Arial"/>
          <w:i/>
          <w:iCs/>
          <w:color w:val="000000" w:themeColor="text1"/>
          <w:sz w:val="24"/>
          <w:szCs w:val="24"/>
        </w:rPr>
        <w:t>, Methods</w:t>
      </w:r>
      <w:r w:rsidR="007B5032" w:rsidRPr="007E12A4">
        <w:rPr>
          <w:rFonts w:ascii="Arial" w:hAnsi="Arial" w:cs="Arial"/>
          <w:color w:val="000000" w:themeColor="text1"/>
          <w:sz w:val="24"/>
          <w:szCs w:val="24"/>
        </w:rPr>
        <w:t>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03"/>
        <w:gridCol w:w="1803"/>
        <w:gridCol w:w="1803"/>
        <w:gridCol w:w="1803"/>
        <w:gridCol w:w="1804"/>
      </w:tblGrid>
      <w:tr w:rsidR="008E52F5" w:rsidRPr="007E12A4" w14:paraId="38D0246F" w14:textId="77777777" w:rsidTr="00350F27"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0045F614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FE0462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1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29FAD00A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2</w:t>
            </w:r>
          </w:p>
        </w:tc>
        <w:tc>
          <w:tcPr>
            <w:tcW w:w="1803" w:type="dxa"/>
            <w:tcBorders>
              <w:top w:val="single" w:sz="4" w:space="0" w:color="auto"/>
              <w:bottom w:val="single" w:sz="4" w:space="0" w:color="auto"/>
            </w:tcBorders>
          </w:tcPr>
          <w:p w14:paraId="160BC677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3</w:t>
            </w:r>
          </w:p>
        </w:tc>
        <w:tc>
          <w:tcPr>
            <w:tcW w:w="1804" w:type="dxa"/>
            <w:tcBorders>
              <w:top w:val="single" w:sz="4" w:space="0" w:color="auto"/>
              <w:bottom w:val="single" w:sz="4" w:space="0" w:color="auto"/>
            </w:tcBorders>
          </w:tcPr>
          <w:p w14:paraId="5CC97D13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Biological replicates 4</w:t>
            </w:r>
          </w:p>
        </w:tc>
      </w:tr>
      <w:tr w:rsidR="008E52F5" w:rsidRPr="007E12A4" w14:paraId="65CD2FB7" w14:textId="77777777" w:rsidTr="00350F27">
        <w:tc>
          <w:tcPr>
            <w:tcW w:w="1803" w:type="dxa"/>
            <w:tcBorders>
              <w:top w:val="single" w:sz="4" w:space="0" w:color="auto"/>
            </w:tcBorders>
          </w:tcPr>
          <w:p w14:paraId="24128AB2" w14:textId="39FE33C5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K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illing rate of CAR macrophage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κ</m:t>
              </m:r>
            </m:oMath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765F965E" w14:textId="2C4B937C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1.3874    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4C188DD5" w14:textId="5901AB31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5.3402</w:t>
            </w:r>
          </w:p>
        </w:tc>
        <w:tc>
          <w:tcPr>
            <w:tcW w:w="1803" w:type="dxa"/>
            <w:tcBorders>
              <w:top w:val="single" w:sz="4" w:space="0" w:color="auto"/>
            </w:tcBorders>
            <w:vAlign w:val="bottom"/>
          </w:tcPr>
          <w:p w14:paraId="6505FD9E" w14:textId="30114BC5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1.1890</w:t>
            </w:r>
          </w:p>
        </w:tc>
        <w:tc>
          <w:tcPr>
            <w:tcW w:w="1804" w:type="dxa"/>
            <w:tcBorders>
              <w:top w:val="single" w:sz="4" w:space="0" w:color="auto"/>
            </w:tcBorders>
            <w:vAlign w:val="bottom"/>
          </w:tcPr>
          <w:p w14:paraId="31DF7D0D" w14:textId="0C85142A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10.3154    </w:t>
            </w:r>
          </w:p>
        </w:tc>
      </w:tr>
      <w:tr w:rsidR="008E52F5" w:rsidRPr="007E12A4" w14:paraId="486C8B0B" w14:textId="77777777" w:rsidTr="00350F27">
        <w:tc>
          <w:tcPr>
            <w:tcW w:w="1803" w:type="dxa"/>
          </w:tcPr>
          <w:p w14:paraId="0BAC7113" w14:textId="02F7EB0E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killing efficiency as tumour cell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η</m:t>
              </m:r>
            </m:oMath>
          </w:p>
        </w:tc>
        <w:tc>
          <w:tcPr>
            <w:tcW w:w="1803" w:type="dxa"/>
            <w:vAlign w:val="bottom"/>
          </w:tcPr>
          <w:p w14:paraId="717AA776" w14:textId="507DD3B0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660    </w:t>
            </w:r>
          </w:p>
        </w:tc>
        <w:tc>
          <w:tcPr>
            <w:tcW w:w="1803" w:type="dxa"/>
            <w:vAlign w:val="bottom"/>
          </w:tcPr>
          <w:p w14:paraId="0977579A" w14:textId="22949DA9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4.59647</w:t>
            </w:r>
          </w:p>
        </w:tc>
        <w:tc>
          <w:tcPr>
            <w:tcW w:w="1803" w:type="dxa"/>
            <w:vAlign w:val="bottom"/>
          </w:tcPr>
          <w:p w14:paraId="42685AA1" w14:textId="3A710EBF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7.97854</w:t>
            </w:r>
          </w:p>
        </w:tc>
        <w:tc>
          <w:tcPr>
            <w:tcW w:w="1804" w:type="dxa"/>
            <w:vAlign w:val="bottom"/>
          </w:tcPr>
          <w:p w14:paraId="3869A85B" w14:textId="00D1AA84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7.2527    </w:t>
            </w:r>
          </w:p>
        </w:tc>
      </w:tr>
      <w:tr w:rsidR="008E52F5" w:rsidRPr="007E12A4" w14:paraId="2A8A6F60" w14:textId="77777777" w:rsidTr="00A248FC">
        <w:tc>
          <w:tcPr>
            <w:tcW w:w="1803" w:type="dxa"/>
          </w:tcPr>
          <w:p w14:paraId="071EF2A0" w14:textId="5386A9C5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S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aturation in killing efficiency as CAR-macrophage/ macrophage concentration increase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γ</m:t>
              </m:r>
            </m:oMath>
          </w:p>
        </w:tc>
        <w:tc>
          <w:tcPr>
            <w:tcW w:w="1803" w:type="dxa"/>
            <w:vAlign w:val="bottom"/>
          </w:tcPr>
          <w:p w14:paraId="494E9E7E" w14:textId="4DFC54C7" w:rsidR="008E52F5" w:rsidRPr="007E12A4" w:rsidRDefault="002D248F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0.7027         </w:t>
            </w:r>
          </w:p>
        </w:tc>
        <w:tc>
          <w:tcPr>
            <w:tcW w:w="1803" w:type="dxa"/>
            <w:vAlign w:val="bottom"/>
          </w:tcPr>
          <w:p w14:paraId="682334B8" w14:textId="1E4F91A0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1.6516</w:t>
            </w:r>
          </w:p>
        </w:tc>
        <w:tc>
          <w:tcPr>
            <w:tcW w:w="1803" w:type="dxa"/>
            <w:vAlign w:val="bottom"/>
          </w:tcPr>
          <w:p w14:paraId="29AA54BB" w14:textId="6D92719A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3.90274</w:t>
            </w:r>
          </w:p>
        </w:tc>
        <w:tc>
          <w:tcPr>
            <w:tcW w:w="1804" w:type="dxa"/>
            <w:vAlign w:val="bottom"/>
          </w:tcPr>
          <w:p w14:paraId="06815444" w14:textId="0D85F40D" w:rsidR="008E52F5" w:rsidRPr="007E12A4" w:rsidRDefault="006B4D70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 xml:space="preserve">3.8947   </w:t>
            </w:r>
          </w:p>
        </w:tc>
      </w:tr>
      <w:tr w:rsidR="008E52F5" w:rsidRPr="007E12A4" w14:paraId="37AAA3B7" w14:textId="77777777" w:rsidTr="00A248FC">
        <w:tc>
          <w:tcPr>
            <w:tcW w:w="1803" w:type="dxa"/>
            <w:tcBorders>
              <w:bottom w:val="single" w:sz="4" w:space="0" w:color="auto"/>
            </w:tcBorders>
          </w:tcPr>
          <w:p w14:paraId="1BDF71F8" w14:textId="5D567635" w:rsidR="008E52F5" w:rsidRPr="007E12A4" w:rsidRDefault="00350F27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>D</w:t>
            </w:r>
            <w:r w:rsidR="008E52F5" w:rsidRPr="007E12A4">
              <w:rPr>
                <w:rFonts w:ascii="Arial" w:hAnsi="Arial" w:cs="Arial"/>
                <w:color w:val="000000" w:themeColor="text1"/>
                <w:sz w:val="20"/>
                <w:szCs w:val="20"/>
              </w:rPr>
              <w:t xml:space="preserve">eath rate of CAR-macrophage cell due to killing Raji cells, </w:t>
            </w:r>
            <m:oMath>
              <m:r>
                <w:rPr>
                  <w:rFonts w:ascii="Cambria Math" w:hAnsi="Cambria Math" w:cs="Arial"/>
                  <w:sz w:val="20"/>
                  <w:szCs w:val="20"/>
                </w:rPr>
                <m:t>φ</m:t>
              </m:r>
            </m:oMath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6624047E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0ECD47F8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3" w:type="dxa"/>
            <w:tcBorders>
              <w:bottom w:val="single" w:sz="4" w:space="0" w:color="auto"/>
            </w:tcBorders>
            <w:vAlign w:val="bottom"/>
          </w:tcPr>
          <w:p w14:paraId="744EA1AC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  <w:tc>
          <w:tcPr>
            <w:tcW w:w="1804" w:type="dxa"/>
            <w:tcBorders>
              <w:bottom w:val="single" w:sz="4" w:space="0" w:color="auto"/>
            </w:tcBorders>
            <w:vAlign w:val="bottom"/>
          </w:tcPr>
          <w:p w14:paraId="079D469D" w14:textId="77777777" w:rsidR="008E52F5" w:rsidRPr="007E12A4" w:rsidRDefault="008E52F5" w:rsidP="006F3788">
            <w:pPr>
              <w:rPr>
                <w:rFonts w:ascii="Arial" w:hAnsi="Arial" w:cs="Arial"/>
                <w:color w:val="000000" w:themeColor="text1"/>
                <w:sz w:val="20"/>
                <w:szCs w:val="20"/>
              </w:rPr>
            </w:pPr>
            <w:r w:rsidRPr="007E12A4">
              <w:rPr>
                <w:rFonts w:ascii="Arial" w:hAnsi="Arial" w:cs="Arial"/>
                <w:sz w:val="20"/>
                <w:szCs w:val="20"/>
              </w:rPr>
              <w:t>0</w:t>
            </w:r>
          </w:p>
        </w:tc>
      </w:tr>
    </w:tbl>
    <w:p w14:paraId="3E5AFDB6" w14:textId="77777777" w:rsidR="00294076" w:rsidRPr="007E12A4" w:rsidRDefault="00294076" w:rsidP="00294076">
      <w:pPr>
        <w:rPr>
          <w:rFonts w:ascii="Arial" w:hAnsi="Arial" w:cs="Arial"/>
          <w:sz w:val="24"/>
          <w:szCs w:val="24"/>
        </w:rPr>
      </w:pPr>
    </w:p>
    <w:p w14:paraId="38A6AA08" w14:textId="77777777" w:rsidR="007B5032" w:rsidRPr="007E12A4" w:rsidRDefault="007B5032" w:rsidP="00294076">
      <w:pPr>
        <w:rPr>
          <w:rFonts w:ascii="Arial" w:hAnsi="Arial" w:cs="Arial"/>
          <w:sz w:val="24"/>
          <w:szCs w:val="24"/>
        </w:rPr>
      </w:pPr>
    </w:p>
    <w:p w14:paraId="600D76B5" w14:textId="7F246992" w:rsidR="007B5032" w:rsidRPr="007E12A4" w:rsidRDefault="00B721D3" w:rsidP="007B5032">
      <w:pPr>
        <w:pStyle w:val="ListParagraph"/>
        <w:numPr>
          <w:ilvl w:val="0"/>
          <w:numId w:val="2"/>
        </w:num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b/>
          <w:bCs/>
          <w:sz w:val="28"/>
          <w:szCs w:val="28"/>
        </w:rPr>
        <w:lastRenderedPageBreak/>
        <w:t>CAR-</w:t>
      </w:r>
      <w:r w:rsidR="00221BC0" w:rsidRPr="007E12A4">
        <w:rPr>
          <w:rFonts w:ascii="Arial" w:hAnsi="Arial" w:cs="Arial"/>
          <w:b/>
          <w:bCs/>
          <w:sz w:val="28"/>
          <w:szCs w:val="28"/>
        </w:rPr>
        <w:t>macrophage</w:t>
      </w:r>
      <w:r w:rsidRPr="007E12A4">
        <w:rPr>
          <w:rFonts w:ascii="Arial" w:hAnsi="Arial" w:cs="Arial"/>
          <w:b/>
          <w:bCs/>
          <w:sz w:val="28"/>
          <w:szCs w:val="28"/>
        </w:rPr>
        <w:t xml:space="preserve"> </w:t>
      </w:r>
      <w:r w:rsidR="00221BC0" w:rsidRPr="007E12A4">
        <w:rPr>
          <w:rFonts w:ascii="Arial" w:hAnsi="Arial" w:cs="Arial"/>
          <w:b/>
          <w:bCs/>
          <w:sz w:val="28"/>
          <w:szCs w:val="28"/>
        </w:rPr>
        <w:t xml:space="preserve">kinetics with Raji cell </w:t>
      </w:r>
    </w:p>
    <w:p w14:paraId="35AE0FD7" w14:textId="669235ED" w:rsidR="007B5032" w:rsidRPr="007E12A4" w:rsidRDefault="007B5032" w:rsidP="007B5032">
      <w:pPr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>In section</w:t>
      </w:r>
      <w:r w:rsidR="00221BC0" w:rsidRPr="007E12A4">
        <w:rPr>
          <w:rFonts w:ascii="Arial" w:hAnsi="Arial" w:cs="Arial"/>
          <w:sz w:val="24"/>
          <w:szCs w:val="24"/>
        </w:rPr>
        <w:t xml:space="preserve"> CAR-macrophage induced bistable tumour kinetics, main text</w:t>
      </w:r>
      <w:r w:rsidR="008D0223" w:rsidRPr="007E12A4">
        <w:rPr>
          <w:rFonts w:ascii="Arial" w:hAnsi="Arial" w:cs="Arial"/>
          <w:sz w:val="24"/>
          <w:szCs w:val="24"/>
        </w:rPr>
        <w:t xml:space="preserve">, we </w:t>
      </w:r>
      <w:r w:rsidR="00221BC0" w:rsidRPr="007E12A4">
        <w:rPr>
          <w:rFonts w:ascii="Arial" w:hAnsi="Arial" w:cs="Arial"/>
          <w:sz w:val="24"/>
          <w:szCs w:val="24"/>
        </w:rPr>
        <w:t xml:space="preserve">exhibited that </w:t>
      </w:r>
      <w:r w:rsidR="00257DFC" w:rsidRPr="007E12A4">
        <w:rPr>
          <w:rFonts w:ascii="Arial" w:hAnsi="Arial" w:cs="Arial"/>
          <w:sz w:val="24"/>
          <w:szCs w:val="24"/>
        </w:rPr>
        <w:t xml:space="preserve">CAR-macrophage can induce bistable Raji cell kinetics. Here, we provide CAR-macrophage kinetics in Fig. S2. </w:t>
      </w:r>
    </w:p>
    <w:p w14:paraId="2B22EB1B" w14:textId="3BB42F23" w:rsidR="00294076" w:rsidRPr="007E12A4" w:rsidRDefault="00955701" w:rsidP="00294076">
      <w:pPr>
        <w:rPr>
          <w:rFonts w:ascii="Arial" w:hAnsi="Arial" w:cs="Arial"/>
          <w:b/>
          <w:bCs/>
          <w:color w:val="000000"/>
        </w:rPr>
      </w:pPr>
      <w:r w:rsidRPr="007E12A4">
        <w:rPr>
          <w:rFonts w:ascii="Arial" w:hAnsi="Arial" w:cs="Arial"/>
          <w:noProof/>
        </w:rPr>
        <w:drawing>
          <wp:inline distT="0" distB="0" distL="0" distR="0" wp14:anchorId="461EA77F" wp14:editId="5A4791A2">
            <wp:extent cx="4777200" cy="3600000"/>
            <wp:effectExtent l="0" t="0" r="4445" b="635"/>
            <wp:docPr id="1251791584" name="Picture 2" descr="A graph of a patient's growt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1791584" name="Picture 2" descr="A graph of a patient's growth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77200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F2C998" w14:textId="0146BFD8" w:rsidR="00257DFC" w:rsidRPr="007E12A4" w:rsidRDefault="00257DFC" w:rsidP="00257DFC">
      <w:pPr>
        <w:spacing w:line="240" w:lineRule="auto"/>
        <w:rPr>
          <w:rFonts w:ascii="Arial" w:eastAsia="Arial" w:hAnsi="Arial" w:cs="Arial"/>
          <w:sz w:val="20"/>
          <w:szCs w:val="20"/>
        </w:rPr>
      </w:pPr>
      <w:r w:rsidRPr="007E12A4">
        <w:rPr>
          <w:rFonts w:ascii="Arial" w:hAnsi="Arial" w:cs="Arial"/>
          <w:b/>
          <w:bCs/>
          <w:color w:val="000000" w:themeColor="text1"/>
          <w:sz w:val="20"/>
          <w:szCs w:val="20"/>
        </w:rPr>
        <w:t>Figure S2.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7E12A4">
        <w:rPr>
          <w:rFonts w:ascii="Arial" w:hAnsi="Arial" w:cs="Arial"/>
          <w:b/>
          <w:bCs/>
          <w:color w:val="000000"/>
          <w:sz w:val="20"/>
          <w:szCs w:val="20"/>
        </w:rPr>
        <w:t xml:space="preserve">Simulated kinetics of CAR-macrophage with different combinations of pre-infusion tumour burden (A), (B) and (C). </w:t>
      </w:r>
      <w:r w:rsidRPr="007E12A4">
        <w:rPr>
          <w:rFonts w:ascii="Arial" w:eastAsia="Arial" w:hAnsi="Arial" w:cs="Arial"/>
          <w:sz w:val="20"/>
          <w:szCs w:val="20"/>
        </w:rPr>
        <w:t xml:space="preserve">Purple, green, red and blue </w:t>
      </w:r>
      <w:r w:rsidR="002C4045" w:rsidRPr="007E12A4">
        <w:rPr>
          <w:rFonts w:ascii="Arial" w:eastAsia="Arial" w:hAnsi="Arial" w:cs="Arial"/>
          <w:sz w:val="20"/>
          <w:szCs w:val="20"/>
        </w:rPr>
        <w:t xml:space="preserve">curves </w:t>
      </w:r>
      <w:r w:rsidRPr="007E12A4">
        <w:rPr>
          <w:rFonts w:ascii="Arial" w:eastAsia="Arial" w:hAnsi="Arial" w:cs="Arial"/>
          <w:sz w:val="20"/>
          <w:szCs w:val="20"/>
        </w:rPr>
        <w:t xml:space="preserve">represent Raji cell and CAR macrophage kinetics with pro-infusion tumour burden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/mL, 3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L, 5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L and 7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 /mL</w:t>
      </w:r>
      <w:r w:rsidRPr="007E12A4">
        <w:rPr>
          <w:rFonts w:ascii="Arial" w:eastAsia="Arial" w:hAnsi="Arial" w:cs="Arial"/>
          <w:sz w:val="20"/>
          <w:szCs w:val="20"/>
        </w:rPr>
        <w:t xml:space="preserve"> in (A–C). </w:t>
      </w:r>
      <w:bookmarkStart w:id="1" w:name="_Hlk158550037"/>
      <w:r w:rsidRPr="007E12A4">
        <w:rPr>
          <w:rFonts w:ascii="Arial" w:eastAsia="Arial" w:hAnsi="Arial" w:cs="Arial"/>
          <w:sz w:val="20"/>
          <w:szCs w:val="20"/>
        </w:rPr>
        <w:t>Because initial CAR-macrophage</w:t>
      </w:r>
      <w:r w:rsidR="002C4045" w:rsidRPr="007E12A4">
        <w:rPr>
          <w:rFonts w:ascii="Arial" w:eastAsia="Arial" w:hAnsi="Arial" w:cs="Arial"/>
          <w:sz w:val="20"/>
          <w:szCs w:val="20"/>
        </w:rPr>
        <w:t xml:space="preserve"> concentration are same, purple, green, red and blue curves overlap. </w:t>
      </w:r>
      <w:bookmarkEnd w:id="1"/>
    </w:p>
    <w:p w14:paraId="3F5AFF47" w14:textId="77777777" w:rsidR="0005695C" w:rsidRDefault="0005695C" w:rsidP="00294076">
      <w:pPr>
        <w:rPr>
          <w:rFonts w:ascii="Arial" w:hAnsi="Arial" w:cs="Arial"/>
          <w:b/>
          <w:bCs/>
          <w:color w:val="000000"/>
        </w:rPr>
      </w:pPr>
    </w:p>
    <w:p w14:paraId="6E088EE1" w14:textId="187A28B2" w:rsidR="006B571A" w:rsidRPr="007E12A4" w:rsidRDefault="006B571A" w:rsidP="00A118D7">
      <w:pPr>
        <w:ind w:firstLine="720"/>
        <w:rPr>
          <w:rFonts w:ascii="Arial" w:hAnsi="Arial" w:cs="Arial"/>
          <w:sz w:val="24"/>
          <w:szCs w:val="24"/>
        </w:rPr>
      </w:pPr>
      <w:r w:rsidRPr="007E12A4">
        <w:rPr>
          <w:rFonts w:ascii="Arial" w:hAnsi="Arial" w:cs="Arial"/>
          <w:sz w:val="24"/>
          <w:szCs w:val="24"/>
        </w:rPr>
        <w:t xml:space="preserve">In main text, we exhibited </w:t>
      </w:r>
      <w:r w:rsidR="00A118D7">
        <w:rPr>
          <w:rFonts w:ascii="Arial" w:hAnsi="Arial" w:cs="Arial"/>
          <w:sz w:val="24"/>
          <w:szCs w:val="24"/>
        </w:rPr>
        <w:t>Raji cell kinetics and CAR-macrophage kinetics with 10</w:t>
      </w:r>
      <w:r w:rsidR="00A118D7" w:rsidRPr="00E82E0D">
        <w:rPr>
          <w:rFonts w:ascii="Arial" w:hAnsi="Arial" w:cs="Arial"/>
          <w:sz w:val="24"/>
          <w:szCs w:val="24"/>
        </w:rPr>
        <w:t xml:space="preserve"> x 10</w:t>
      </w:r>
      <w:r w:rsidR="00A118D7" w:rsidRPr="00E82E0D">
        <w:rPr>
          <w:rFonts w:ascii="Arial" w:hAnsi="Arial" w:cs="Arial"/>
          <w:sz w:val="24"/>
          <w:szCs w:val="24"/>
          <w:vertAlign w:val="superscript"/>
        </w:rPr>
        <w:t>5</w:t>
      </w:r>
      <w:r w:rsidR="00A118D7" w:rsidRPr="00E82E0D">
        <w:rPr>
          <w:rFonts w:ascii="Arial" w:hAnsi="Arial" w:cs="Arial"/>
          <w:sz w:val="24"/>
          <w:szCs w:val="24"/>
        </w:rPr>
        <w:t xml:space="preserve"> cells/ml</w:t>
      </w:r>
      <w:r w:rsidR="00A118D7">
        <w:rPr>
          <w:rFonts w:ascii="Arial" w:hAnsi="Arial" w:cs="Arial"/>
          <w:sz w:val="24"/>
          <w:szCs w:val="24"/>
        </w:rPr>
        <w:t xml:space="preserve"> single infusion or split infusion for thirty days. Here, </w:t>
      </w:r>
      <w:r w:rsidRPr="007E12A4">
        <w:rPr>
          <w:rFonts w:ascii="Arial" w:hAnsi="Arial" w:cs="Arial"/>
          <w:sz w:val="24"/>
          <w:szCs w:val="24"/>
        </w:rPr>
        <w:t>we provide</w:t>
      </w:r>
      <w:r w:rsidR="00700B17">
        <w:rPr>
          <w:rFonts w:ascii="Arial" w:hAnsi="Arial" w:cs="Arial"/>
          <w:sz w:val="24"/>
          <w:szCs w:val="24"/>
        </w:rPr>
        <w:t>d</w:t>
      </w:r>
      <w:r w:rsidRPr="007E12A4">
        <w:rPr>
          <w:rFonts w:ascii="Arial" w:hAnsi="Arial" w:cs="Arial"/>
          <w:sz w:val="24"/>
          <w:szCs w:val="24"/>
        </w:rPr>
        <w:t xml:space="preserve"> CAR-macrophage kinetics</w:t>
      </w:r>
      <w:r w:rsidR="00A118D7">
        <w:rPr>
          <w:rFonts w:ascii="Arial" w:hAnsi="Arial" w:cs="Arial"/>
          <w:sz w:val="24"/>
          <w:szCs w:val="24"/>
        </w:rPr>
        <w:t xml:space="preserve"> for sixty</w:t>
      </w:r>
      <w:r w:rsidR="00700B17">
        <w:rPr>
          <w:rFonts w:ascii="Arial" w:hAnsi="Arial" w:cs="Arial"/>
          <w:sz w:val="24"/>
          <w:szCs w:val="24"/>
        </w:rPr>
        <w:t xml:space="preserve"> days</w:t>
      </w:r>
      <w:r w:rsidRPr="007E12A4">
        <w:rPr>
          <w:rFonts w:ascii="Arial" w:hAnsi="Arial" w:cs="Arial"/>
          <w:sz w:val="24"/>
          <w:szCs w:val="24"/>
        </w:rPr>
        <w:t xml:space="preserve"> in Fig. S</w:t>
      </w:r>
      <w:r w:rsidR="00700B17">
        <w:rPr>
          <w:rFonts w:ascii="Arial" w:hAnsi="Arial" w:cs="Arial"/>
          <w:sz w:val="24"/>
          <w:szCs w:val="24"/>
        </w:rPr>
        <w:t>3</w:t>
      </w:r>
      <w:r w:rsidRPr="007E12A4">
        <w:rPr>
          <w:rFonts w:ascii="Arial" w:hAnsi="Arial" w:cs="Arial"/>
          <w:sz w:val="24"/>
          <w:szCs w:val="24"/>
        </w:rPr>
        <w:t xml:space="preserve">. </w:t>
      </w:r>
    </w:p>
    <w:p w14:paraId="3F91FDA1" w14:textId="77777777" w:rsidR="006B571A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679A0FDE" w14:textId="4F6D41EA" w:rsidR="006B571A" w:rsidRDefault="00700B17" w:rsidP="006B571A">
      <w:pPr>
        <w:jc w:val="center"/>
        <w:rPr>
          <w:rFonts w:ascii="Arial" w:hAnsi="Arial" w:cs="Arial"/>
          <w:b/>
          <w:bCs/>
          <w:color w:val="000000"/>
        </w:rPr>
      </w:pPr>
      <w:r>
        <w:rPr>
          <w:noProof/>
        </w:rPr>
        <w:lastRenderedPageBreak/>
        <w:drawing>
          <wp:inline distT="0" distB="0" distL="0" distR="0" wp14:anchorId="584F58FA" wp14:editId="66DB9048">
            <wp:extent cx="4780800" cy="2880000"/>
            <wp:effectExtent l="0" t="0" r="1270" b="0"/>
            <wp:docPr id="409946269" name="Picture 1" descr="A graph showing the results of a treatmen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946269" name="Picture 1" descr="A graph showing the results of a treatment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80800" cy="28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3A9F5B8" w14:textId="7C62A06D" w:rsidR="006B571A" w:rsidRPr="007E12A4" w:rsidRDefault="006B571A" w:rsidP="006B571A">
      <w:pPr>
        <w:spacing w:line="240" w:lineRule="auto"/>
        <w:rPr>
          <w:rFonts w:ascii="Arial" w:eastAsia="Arial" w:hAnsi="Arial" w:cs="Arial"/>
          <w:sz w:val="20"/>
          <w:szCs w:val="20"/>
        </w:rPr>
      </w:pPr>
      <w:r w:rsidRPr="007E12A4">
        <w:rPr>
          <w:rFonts w:ascii="Arial" w:hAnsi="Arial" w:cs="Arial"/>
          <w:b/>
          <w:bCs/>
          <w:color w:val="000000" w:themeColor="text1"/>
          <w:sz w:val="20"/>
          <w:szCs w:val="20"/>
        </w:rPr>
        <w:t>Figure S</w:t>
      </w:r>
      <w:r>
        <w:rPr>
          <w:rFonts w:ascii="Arial" w:hAnsi="Arial" w:cs="Arial"/>
          <w:b/>
          <w:bCs/>
          <w:color w:val="000000" w:themeColor="text1"/>
          <w:sz w:val="20"/>
          <w:szCs w:val="20"/>
        </w:rPr>
        <w:t>3</w:t>
      </w:r>
      <w:r w:rsidRPr="007E12A4">
        <w:rPr>
          <w:rFonts w:ascii="Arial" w:hAnsi="Arial" w:cs="Arial"/>
          <w:b/>
          <w:bCs/>
          <w:color w:val="000000" w:themeColor="text1"/>
          <w:sz w:val="20"/>
          <w:szCs w:val="20"/>
        </w:rPr>
        <w:t>.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</w:t>
      </w:r>
      <w:r w:rsidRPr="007E12A4">
        <w:rPr>
          <w:rFonts w:ascii="Arial" w:hAnsi="Arial" w:cs="Arial"/>
          <w:b/>
          <w:bCs/>
          <w:color w:val="000000"/>
          <w:sz w:val="20"/>
          <w:szCs w:val="20"/>
        </w:rPr>
        <w:t>Simulated kinetics of CAR-macrophage with different combinations of pre-infusion tumour burden</w:t>
      </w:r>
      <w:r w:rsidR="00A118D7">
        <w:rPr>
          <w:rFonts w:ascii="Arial" w:hAnsi="Arial" w:cs="Arial"/>
          <w:b/>
          <w:bCs/>
          <w:color w:val="000000"/>
          <w:sz w:val="20"/>
          <w:szCs w:val="20"/>
        </w:rPr>
        <w:t xml:space="preserve"> for sixty days</w:t>
      </w:r>
      <w:r w:rsidRPr="007E12A4">
        <w:rPr>
          <w:rFonts w:ascii="Arial" w:hAnsi="Arial" w:cs="Arial"/>
          <w:b/>
          <w:bCs/>
          <w:color w:val="000000"/>
          <w:sz w:val="20"/>
          <w:szCs w:val="20"/>
        </w:rPr>
        <w:t xml:space="preserve"> (A)</w:t>
      </w:r>
      <w:r>
        <w:rPr>
          <w:rFonts w:ascii="Arial" w:hAnsi="Arial" w:cs="Arial"/>
          <w:b/>
          <w:bCs/>
          <w:color w:val="000000"/>
          <w:sz w:val="20"/>
          <w:szCs w:val="20"/>
        </w:rPr>
        <w:t xml:space="preserve"> and </w:t>
      </w:r>
      <w:r w:rsidRPr="007E12A4">
        <w:rPr>
          <w:rFonts w:ascii="Arial" w:hAnsi="Arial" w:cs="Arial"/>
          <w:b/>
          <w:bCs/>
          <w:color w:val="000000"/>
          <w:sz w:val="20"/>
          <w:szCs w:val="20"/>
        </w:rPr>
        <w:t xml:space="preserve">(B). </w:t>
      </w:r>
      <w:r w:rsidRPr="007E12A4">
        <w:rPr>
          <w:rFonts w:ascii="Arial" w:eastAsia="Arial" w:hAnsi="Arial" w:cs="Arial"/>
          <w:sz w:val="20"/>
          <w:szCs w:val="20"/>
        </w:rPr>
        <w:t xml:space="preserve">Purple, green, red and blue curves represent CAR macrophage kinetics with pro-infusion tumour burden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1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/mL, 3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L, 5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>6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 xml:space="preserve"> cells /mL and 7×10</w:t>
      </w:r>
      <w:r w:rsidRPr="007E12A4">
        <w:rPr>
          <w:rFonts w:ascii="Arial" w:hAnsi="Arial" w:cs="Arial"/>
          <w:color w:val="000000" w:themeColor="text1"/>
          <w:sz w:val="20"/>
          <w:szCs w:val="20"/>
          <w:vertAlign w:val="superscript"/>
        </w:rPr>
        <w:t xml:space="preserve">6 </w:t>
      </w:r>
      <w:r w:rsidRPr="007E12A4">
        <w:rPr>
          <w:rFonts w:ascii="Arial" w:hAnsi="Arial" w:cs="Arial"/>
          <w:color w:val="000000" w:themeColor="text1"/>
          <w:sz w:val="20"/>
          <w:szCs w:val="20"/>
        </w:rPr>
        <w:t>cells /mL</w:t>
      </w:r>
      <w:r w:rsidRPr="007E12A4">
        <w:rPr>
          <w:rFonts w:ascii="Arial" w:eastAsia="Arial" w:hAnsi="Arial" w:cs="Arial"/>
          <w:sz w:val="20"/>
          <w:szCs w:val="20"/>
        </w:rPr>
        <w:t xml:space="preserve"> in (A–</w:t>
      </w:r>
      <w:r>
        <w:rPr>
          <w:rFonts w:ascii="Arial" w:eastAsia="Arial" w:hAnsi="Arial" w:cs="Arial"/>
          <w:sz w:val="20"/>
          <w:szCs w:val="20"/>
        </w:rPr>
        <w:t>B</w:t>
      </w:r>
      <w:r w:rsidRPr="007E12A4">
        <w:rPr>
          <w:rFonts w:ascii="Arial" w:eastAsia="Arial" w:hAnsi="Arial" w:cs="Arial"/>
          <w:sz w:val="20"/>
          <w:szCs w:val="20"/>
        </w:rPr>
        <w:t xml:space="preserve">). Because initial CAR-macrophage concentration are same, purple, green, red and blue curves overlap. </w:t>
      </w:r>
    </w:p>
    <w:p w14:paraId="1E39E216" w14:textId="77777777" w:rsidR="006B571A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612F6E5E" w14:textId="77777777" w:rsidR="006B571A" w:rsidRPr="007E12A4" w:rsidRDefault="006B571A" w:rsidP="00294076">
      <w:pPr>
        <w:rPr>
          <w:rFonts w:ascii="Arial" w:hAnsi="Arial" w:cs="Arial"/>
          <w:b/>
          <w:bCs/>
          <w:color w:val="000000"/>
        </w:rPr>
      </w:pPr>
    </w:p>
    <w:p w14:paraId="1F67BFB4" w14:textId="1D50AA09" w:rsidR="0005695C" w:rsidRPr="007E12A4" w:rsidRDefault="0005695C" w:rsidP="00294076">
      <w:pPr>
        <w:rPr>
          <w:rFonts w:ascii="Arial" w:hAnsi="Arial" w:cs="Arial"/>
          <w:b/>
          <w:bCs/>
          <w:color w:val="000000"/>
          <w:sz w:val="24"/>
          <w:szCs w:val="24"/>
        </w:rPr>
      </w:pPr>
      <w:r w:rsidRPr="007E12A4">
        <w:rPr>
          <w:rFonts w:ascii="Arial" w:hAnsi="Arial" w:cs="Arial"/>
          <w:b/>
          <w:bCs/>
          <w:color w:val="000000"/>
          <w:sz w:val="24"/>
          <w:szCs w:val="24"/>
        </w:rPr>
        <w:t xml:space="preserve">Reference </w:t>
      </w:r>
    </w:p>
    <w:p w14:paraId="73FCAF86" w14:textId="77777777" w:rsidR="006F7710" w:rsidRPr="007E12A4" w:rsidRDefault="0005695C" w:rsidP="006F7710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begin"/>
      </w:r>
      <w:r w:rsidRPr="007E12A4">
        <w:rPr>
          <w:rFonts w:ascii="Arial" w:hAnsi="Arial" w:cs="Arial"/>
          <w:color w:val="000000"/>
          <w:sz w:val="24"/>
          <w:szCs w:val="24"/>
        </w:rPr>
        <w:instrText xml:space="preserve"> ADDIN EN.REFLIST </w:instrText>
      </w:r>
      <w:r w:rsidRPr="007E12A4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6F7710" w:rsidRPr="007E12A4">
        <w:rPr>
          <w:rFonts w:ascii="Arial" w:hAnsi="Arial" w:cs="Arial"/>
        </w:rPr>
        <w:t>1.</w:t>
      </w:r>
      <w:r w:rsidR="006F7710" w:rsidRPr="007E12A4">
        <w:rPr>
          <w:rFonts w:ascii="Arial" w:hAnsi="Arial" w:cs="Arial"/>
        </w:rPr>
        <w:tab/>
        <w:t xml:space="preserve">Wang, Q., et al., </w:t>
      </w:r>
      <w:r w:rsidR="006F7710" w:rsidRPr="007E12A4">
        <w:rPr>
          <w:rFonts w:ascii="Arial" w:hAnsi="Arial" w:cs="Arial"/>
          <w:i/>
        </w:rPr>
        <w:t>Effect of adenovirus-mediated p27 gene expression on the proliferation and apoptosis of HL-60 and Raji cell lines.</w:t>
      </w:r>
      <w:r w:rsidR="006F7710" w:rsidRPr="007E12A4">
        <w:rPr>
          <w:rFonts w:ascii="Arial" w:hAnsi="Arial" w:cs="Arial"/>
        </w:rPr>
        <w:t xml:space="preserve"> Hematol J, 2004. </w:t>
      </w:r>
      <w:r w:rsidR="006F7710" w:rsidRPr="007E12A4">
        <w:rPr>
          <w:rFonts w:ascii="Arial" w:hAnsi="Arial" w:cs="Arial"/>
          <w:b/>
        </w:rPr>
        <w:t>5</w:t>
      </w:r>
      <w:r w:rsidR="006F7710" w:rsidRPr="007E12A4">
        <w:rPr>
          <w:rFonts w:ascii="Arial" w:hAnsi="Arial" w:cs="Arial"/>
        </w:rPr>
        <w:t>(6): p. 519-23.</w:t>
      </w:r>
    </w:p>
    <w:p w14:paraId="34A6C118" w14:textId="77777777" w:rsidR="006F7710" w:rsidRPr="007E12A4" w:rsidRDefault="006F7710" w:rsidP="006F7710">
      <w:pPr>
        <w:pStyle w:val="EndNoteBibliography"/>
        <w:ind w:left="720" w:hanging="720"/>
        <w:rPr>
          <w:rFonts w:ascii="Arial" w:hAnsi="Arial" w:cs="Arial"/>
        </w:rPr>
      </w:pPr>
      <w:r w:rsidRPr="007E12A4">
        <w:rPr>
          <w:rFonts w:ascii="Arial" w:hAnsi="Arial" w:cs="Arial"/>
        </w:rPr>
        <w:t>2.</w:t>
      </w:r>
      <w:r w:rsidRPr="007E12A4">
        <w:rPr>
          <w:rFonts w:ascii="Arial" w:hAnsi="Arial" w:cs="Arial"/>
        </w:rPr>
        <w:tab/>
        <w:t xml:space="preserve">Liu, M., et al., </w:t>
      </w:r>
      <w:r w:rsidRPr="007E12A4">
        <w:rPr>
          <w:rFonts w:ascii="Arial" w:hAnsi="Arial" w:cs="Arial"/>
          <w:i/>
        </w:rPr>
        <w:t>CAR-Macrophages and CAR-T Cells Synergistically Kill Tumor Cells In Vitro.</w:t>
      </w:r>
      <w:r w:rsidRPr="007E12A4">
        <w:rPr>
          <w:rFonts w:ascii="Arial" w:hAnsi="Arial" w:cs="Arial"/>
        </w:rPr>
        <w:t xml:space="preserve"> Cells, 2022. </w:t>
      </w:r>
      <w:r w:rsidRPr="007E12A4">
        <w:rPr>
          <w:rFonts w:ascii="Arial" w:hAnsi="Arial" w:cs="Arial"/>
          <w:b/>
        </w:rPr>
        <w:t>11</w:t>
      </w:r>
      <w:r w:rsidRPr="007E12A4">
        <w:rPr>
          <w:rFonts w:ascii="Arial" w:hAnsi="Arial" w:cs="Arial"/>
        </w:rPr>
        <w:t>(22).</w:t>
      </w:r>
    </w:p>
    <w:p w14:paraId="277F31CE" w14:textId="0E2821D6" w:rsidR="0005695C" w:rsidRPr="007E12A4" w:rsidRDefault="0005695C" w:rsidP="00294076">
      <w:pPr>
        <w:rPr>
          <w:rFonts w:ascii="Arial" w:hAnsi="Arial" w:cs="Arial"/>
          <w:color w:val="000000"/>
          <w:sz w:val="24"/>
          <w:szCs w:val="24"/>
        </w:rPr>
      </w:pPr>
      <w:r w:rsidRPr="007E12A4">
        <w:rPr>
          <w:rFonts w:ascii="Arial" w:hAnsi="Arial" w:cs="Arial"/>
          <w:color w:val="000000"/>
          <w:sz w:val="24"/>
          <w:szCs w:val="24"/>
        </w:rPr>
        <w:fldChar w:fldCharType="end"/>
      </w:r>
    </w:p>
    <w:sectPr w:rsidR="0005695C" w:rsidRPr="007E12A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2B25D4"/>
    <w:multiLevelType w:val="multilevel"/>
    <w:tmpl w:val="27B0032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9F24A41"/>
    <w:multiLevelType w:val="multilevel"/>
    <w:tmpl w:val="6AC6AD76"/>
    <w:lvl w:ilvl="0">
      <w:start w:val="1"/>
      <w:numFmt w:val="decimal"/>
      <w:lvlText w:val="%1."/>
      <w:lvlJc w:val="left"/>
      <w:pPr>
        <w:ind w:left="720" w:hanging="360"/>
      </w:pPr>
      <w:rPr>
        <w:b/>
        <w:bCs/>
        <w:sz w:val="28"/>
        <w:szCs w:val="28"/>
      </w:rPr>
    </w:lvl>
    <w:lvl w:ilvl="1">
      <w:start w:val="1"/>
      <w:numFmt w:val="decimal"/>
      <w:lvlText w:val="%1.%2."/>
      <w:lvlJc w:val="left"/>
      <w:pPr>
        <w:ind w:left="1080" w:hanging="720"/>
      </w:pPr>
      <w:rPr>
        <w:b w:val="0"/>
        <w:bCs w:val="0"/>
        <w:sz w:val="24"/>
        <w:szCs w:val="24"/>
      </w:rPr>
    </w:lvl>
    <w:lvl w:ilvl="2">
      <w:start w:val="1"/>
      <w:numFmt w:val="decimal"/>
      <w:lvlText w:val="%1.%2.%3."/>
      <w:lvlJc w:val="left"/>
      <w:pPr>
        <w:ind w:left="1080" w:hanging="720"/>
      </w:pPr>
    </w:lvl>
    <w:lvl w:ilvl="3">
      <w:start w:val="1"/>
      <w:numFmt w:val="decimal"/>
      <w:lvlText w:val="%1.%2.%3.%4."/>
      <w:lvlJc w:val="left"/>
      <w:pPr>
        <w:ind w:left="1440" w:hanging="1080"/>
      </w:pPr>
    </w:lvl>
    <w:lvl w:ilvl="4">
      <w:start w:val="1"/>
      <w:numFmt w:val="decimal"/>
      <w:lvlText w:val="%1.%2.%3.%4.%5."/>
      <w:lvlJc w:val="left"/>
      <w:pPr>
        <w:ind w:left="1440" w:hanging="1080"/>
      </w:pPr>
    </w:lvl>
    <w:lvl w:ilvl="5">
      <w:start w:val="1"/>
      <w:numFmt w:val="decimal"/>
      <w:lvlText w:val="%1.%2.%3.%4.%5.%6."/>
      <w:lvlJc w:val="left"/>
      <w:pPr>
        <w:ind w:left="1800" w:hanging="1440"/>
      </w:pPr>
    </w:lvl>
    <w:lvl w:ilvl="6">
      <w:start w:val="1"/>
      <w:numFmt w:val="decimal"/>
      <w:lvlText w:val="%1.%2.%3.%4.%5.%6.%7."/>
      <w:lvlJc w:val="left"/>
      <w:pPr>
        <w:ind w:left="1800" w:hanging="1440"/>
      </w:pPr>
    </w:lvl>
    <w:lvl w:ilvl="7">
      <w:start w:val="1"/>
      <w:numFmt w:val="decimal"/>
      <w:lvlText w:val="%1.%2.%3.%4.%5.%6.%7.%8."/>
      <w:lvlJc w:val="left"/>
      <w:pPr>
        <w:ind w:left="2160" w:hanging="1800"/>
      </w:pPr>
    </w:lvl>
    <w:lvl w:ilvl="8">
      <w:start w:val="1"/>
      <w:numFmt w:val="decimal"/>
      <w:lvlText w:val="%1.%2.%3.%4.%5.%6.%7.%8.%9."/>
      <w:lvlJc w:val="left"/>
      <w:pPr>
        <w:ind w:left="2520" w:hanging="2160"/>
      </w:pPr>
    </w:lvl>
  </w:abstractNum>
  <w:num w:numId="1" w16cid:durableId="1839272134">
    <w:abstractNumId w:val="0"/>
  </w:num>
  <w:num w:numId="2" w16cid:durableId="768193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66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t2td2vgx0seoe22psxdew7zt0fzx2d09ee&quot;&gt;My EndNote Library&lt;record-ids&gt;&lt;item&gt;54&lt;/item&gt;&lt;item&gt;55&lt;/item&gt;&lt;/record-ids&gt;&lt;/item&gt;&lt;/Libraries&gt;"/>
  </w:docVars>
  <w:rsids>
    <w:rsidRoot w:val="00C70CE1"/>
    <w:rsid w:val="00006449"/>
    <w:rsid w:val="00025120"/>
    <w:rsid w:val="0005695C"/>
    <w:rsid w:val="00063A61"/>
    <w:rsid w:val="0011504A"/>
    <w:rsid w:val="00135FE9"/>
    <w:rsid w:val="0020705E"/>
    <w:rsid w:val="00221BC0"/>
    <w:rsid w:val="0025710F"/>
    <w:rsid w:val="00257DFC"/>
    <w:rsid w:val="0026061F"/>
    <w:rsid w:val="00294076"/>
    <w:rsid w:val="002B7172"/>
    <w:rsid w:val="002C4045"/>
    <w:rsid w:val="002D248F"/>
    <w:rsid w:val="002E207B"/>
    <w:rsid w:val="002E409A"/>
    <w:rsid w:val="00301C6C"/>
    <w:rsid w:val="0031139E"/>
    <w:rsid w:val="00350F27"/>
    <w:rsid w:val="00395C5A"/>
    <w:rsid w:val="003972D4"/>
    <w:rsid w:val="003B6132"/>
    <w:rsid w:val="003B7A6A"/>
    <w:rsid w:val="00471D69"/>
    <w:rsid w:val="0047307B"/>
    <w:rsid w:val="00476903"/>
    <w:rsid w:val="004A61BD"/>
    <w:rsid w:val="004E46BA"/>
    <w:rsid w:val="0051625C"/>
    <w:rsid w:val="00572F70"/>
    <w:rsid w:val="005C5990"/>
    <w:rsid w:val="005E19F1"/>
    <w:rsid w:val="006312BC"/>
    <w:rsid w:val="00691098"/>
    <w:rsid w:val="006B4D70"/>
    <w:rsid w:val="006B54D4"/>
    <w:rsid w:val="006B571A"/>
    <w:rsid w:val="006F7710"/>
    <w:rsid w:val="00700B17"/>
    <w:rsid w:val="00714847"/>
    <w:rsid w:val="0078602B"/>
    <w:rsid w:val="00794C76"/>
    <w:rsid w:val="007B5032"/>
    <w:rsid w:val="007E12A4"/>
    <w:rsid w:val="008044D3"/>
    <w:rsid w:val="0083291D"/>
    <w:rsid w:val="0084742A"/>
    <w:rsid w:val="00885CEF"/>
    <w:rsid w:val="008D0223"/>
    <w:rsid w:val="008D41D1"/>
    <w:rsid w:val="008E52F5"/>
    <w:rsid w:val="00955701"/>
    <w:rsid w:val="0097457E"/>
    <w:rsid w:val="00A066DC"/>
    <w:rsid w:val="00A118D7"/>
    <w:rsid w:val="00A1756B"/>
    <w:rsid w:val="00A248FC"/>
    <w:rsid w:val="00AB074E"/>
    <w:rsid w:val="00AE5EB0"/>
    <w:rsid w:val="00B721D3"/>
    <w:rsid w:val="00BF67AF"/>
    <w:rsid w:val="00C0011B"/>
    <w:rsid w:val="00C30E20"/>
    <w:rsid w:val="00C55F61"/>
    <w:rsid w:val="00C70CE1"/>
    <w:rsid w:val="00D00F7C"/>
    <w:rsid w:val="00D96F72"/>
    <w:rsid w:val="00EB21F5"/>
    <w:rsid w:val="00EF5A54"/>
    <w:rsid w:val="00EF62E9"/>
    <w:rsid w:val="00EF6457"/>
    <w:rsid w:val="00F307D0"/>
    <w:rsid w:val="00F320B1"/>
    <w:rsid w:val="00F616E8"/>
    <w:rsid w:val="00F72F6C"/>
    <w:rsid w:val="00FE6A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E1C5D"/>
  <w15:chartTrackingRefBased/>
  <w15:docId w15:val="{ABB2DCDD-05A7-4E8C-BA83-0D3C864A9C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E6A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FE6A92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FE6A92"/>
    <w:pPr>
      <w:ind w:left="720"/>
      <w:contextualSpacing/>
    </w:pPr>
    <w:rPr>
      <w:rFonts w:eastAsiaTheme="minorEastAsia"/>
      <w:kern w:val="0"/>
      <w:lang w:eastAsia="zh-CN"/>
      <w14:ligatures w14:val="none"/>
    </w:rPr>
  </w:style>
  <w:style w:type="table" w:styleId="TableGrid">
    <w:name w:val="Table Grid"/>
    <w:basedOn w:val="TableNormal"/>
    <w:uiPriority w:val="39"/>
    <w:rsid w:val="004A61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5695C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5695C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5695C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5695C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960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029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7866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3803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2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mx.liu@siat.ac.cn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Shilian.Xu@latrobe.edu.au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6</TotalTime>
  <Pages>1</Pages>
  <Words>1444</Words>
  <Characters>8233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lian Xu</dc:creator>
  <cp:keywords/>
  <dc:description/>
  <cp:lastModifiedBy>Shlomo Xu</cp:lastModifiedBy>
  <cp:revision>38</cp:revision>
  <dcterms:created xsi:type="dcterms:W3CDTF">2024-01-01T06:10:00Z</dcterms:created>
  <dcterms:modified xsi:type="dcterms:W3CDTF">2024-07-07T12:43:00Z</dcterms:modified>
</cp:coreProperties>
</file>